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F611E41" w14:textId="77777777" w:rsidR="00D14549" w:rsidRPr="00654618" w:rsidRDefault="00D14549" w:rsidP="00D14549">
      <w:pPr>
        <w:rPr>
          <w:color w:val="000000" w:themeColor="text1"/>
          <w:lang w:val="en-US"/>
        </w:rPr>
      </w:pPr>
    </w:p>
    <w:p w14:paraId="4BD2AF21" w14:textId="77777777" w:rsidR="00D14549" w:rsidRPr="00654618" w:rsidRDefault="00D14549" w:rsidP="00246F35">
      <w:pPr>
        <w:ind w:right="-4831"/>
        <w:rPr>
          <w:color w:val="000000" w:themeColor="text1"/>
          <w:lang w:val="en-US"/>
        </w:rPr>
      </w:pPr>
      <w:r w:rsidRPr="00654618">
        <w:rPr>
          <w:color w:val="000000" w:themeColor="text1"/>
          <w:lang w:val="en-US"/>
        </w:rPr>
        <w:t xml:space="preserve">Supplementary table 1. </w:t>
      </w:r>
      <w:r w:rsidRPr="00654618">
        <w:rPr>
          <w:bCs/>
          <w:color w:val="000000" w:themeColor="text1"/>
          <w:lang w:val="en-US"/>
        </w:rPr>
        <w:t xml:space="preserve">Clinical characteristics of </w:t>
      </w:r>
      <w:r w:rsidRPr="00654618">
        <w:rPr>
          <w:bCs/>
          <w:i/>
          <w:iCs/>
          <w:color w:val="000000" w:themeColor="text1"/>
          <w:lang w:val="en-US"/>
        </w:rPr>
        <w:t>K. pneumoniae,</w:t>
      </w:r>
      <w:r w:rsidRPr="00654618">
        <w:rPr>
          <w:bCs/>
          <w:color w:val="000000" w:themeColor="text1"/>
          <w:lang w:val="en-US"/>
        </w:rPr>
        <w:t xml:space="preserve"> antimicrobial susceptibility profile and molecular mechanisms of resistance</w:t>
      </w:r>
    </w:p>
    <w:p w14:paraId="6C956738" w14:textId="77777777" w:rsidR="00D14549" w:rsidRPr="00654618" w:rsidRDefault="00D14549" w:rsidP="00D14549">
      <w:pPr>
        <w:rPr>
          <w:color w:val="000000" w:themeColor="text1"/>
          <w:lang w:val="en-US"/>
        </w:rPr>
      </w:pPr>
    </w:p>
    <w:tbl>
      <w:tblPr>
        <w:tblW w:w="19137" w:type="dxa"/>
        <w:tblLayout w:type="fixed"/>
        <w:tblLook w:val="0000" w:firstRow="0" w:lastRow="0" w:firstColumn="0" w:lastColumn="0" w:noHBand="0" w:noVBand="0"/>
      </w:tblPr>
      <w:tblGrid>
        <w:gridCol w:w="2552"/>
        <w:gridCol w:w="1506"/>
        <w:gridCol w:w="1560"/>
        <w:gridCol w:w="1504"/>
        <w:gridCol w:w="1506"/>
        <w:gridCol w:w="1470"/>
        <w:gridCol w:w="1418"/>
        <w:gridCol w:w="1559"/>
        <w:gridCol w:w="1559"/>
        <w:gridCol w:w="1593"/>
        <w:gridCol w:w="1526"/>
        <w:gridCol w:w="1384"/>
      </w:tblGrid>
      <w:tr w:rsidR="007931B4" w:rsidRPr="00654618" w14:paraId="7F853A89" w14:textId="77777777" w:rsidTr="007931B4">
        <w:trPr>
          <w:trHeight w:val="387"/>
        </w:trPr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3AA5AE34" w14:textId="77777777" w:rsidR="00D14549" w:rsidRPr="00654618" w:rsidRDefault="00D14549" w:rsidP="00F62124">
            <w:pPr>
              <w:rPr>
                <w:b/>
                <w:color w:val="000000" w:themeColor="text1"/>
                <w:lang w:val="en-US"/>
              </w:rPr>
            </w:pPr>
            <w:r w:rsidRPr="00654618">
              <w:rPr>
                <w:b/>
                <w:color w:val="000000" w:themeColor="text1"/>
                <w:lang w:val="en-US"/>
              </w:rPr>
              <w:t>Isolate</w:t>
            </w:r>
            <w:r w:rsidRPr="00654618">
              <w:rPr>
                <w:b/>
                <w:color w:val="000000" w:themeColor="text1"/>
                <w:vertAlign w:val="superscript"/>
                <w:lang w:val="en-US"/>
              </w:rPr>
              <w:t>a</w:t>
            </w:r>
          </w:p>
        </w:tc>
        <w:tc>
          <w:tcPr>
            <w:tcW w:w="150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0118D93C" w14:textId="77777777" w:rsidR="00D14549" w:rsidRPr="00654618" w:rsidRDefault="00D14549" w:rsidP="00F62124">
            <w:pPr>
              <w:jc w:val="center"/>
              <w:rPr>
                <w:b/>
                <w:color w:val="000000" w:themeColor="text1"/>
                <w:lang w:val="en-US"/>
              </w:rPr>
            </w:pPr>
            <w:r w:rsidRPr="00654618">
              <w:rPr>
                <w:b/>
                <w:color w:val="000000" w:themeColor="text1"/>
                <w:lang w:val="en-US"/>
              </w:rPr>
              <w:t>12914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31528C31" w14:textId="77777777" w:rsidR="00D14549" w:rsidRPr="00654618" w:rsidRDefault="00D14549" w:rsidP="00F62124">
            <w:pPr>
              <w:jc w:val="center"/>
              <w:rPr>
                <w:b/>
                <w:color w:val="000000" w:themeColor="text1"/>
                <w:lang w:val="en-US"/>
              </w:rPr>
            </w:pPr>
            <w:r w:rsidRPr="00654618">
              <w:rPr>
                <w:b/>
                <w:color w:val="000000" w:themeColor="text1"/>
                <w:lang w:val="en-US"/>
              </w:rPr>
              <w:t>12910</w:t>
            </w:r>
          </w:p>
        </w:tc>
        <w:tc>
          <w:tcPr>
            <w:tcW w:w="150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46D912E3" w14:textId="77777777" w:rsidR="00D14549" w:rsidRPr="00654618" w:rsidRDefault="00D14549" w:rsidP="00F62124">
            <w:pPr>
              <w:jc w:val="center"/>
              <w:rPr>
                <w:b/>
                <w:color w:val="000000" w:themeColor="text1"/>
                <w:lang w:val="en-US"/>
              </w:rPr>
            </w:pPr>
            <w:r w:rsidRPr="00654618">
              <w:rPr>
                <w:b/>
                <w:color w:val="000000" w:themeColor="text1"/>
                <w:lang w:val="en-US"/>
              </w:rPr>
              <w:t>12913</w:t>
            </w:r>
          </w:p>
        </w:tc>
        <w:tc>
          <w:tcPr>
            <w:tcW w:w="150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10B660B4" w14:textId="77777777" w:rsidR="00D14549" w:rsidRPr="00654618" w:rsidRDefault="00D14549" w:rsidP="00F62124">
            <w:pPr>
              <w:jc w:val="center"/>
              <w:rPr>
                <w:b/>
                <w:color w:val="000000" w:themeColor="text1"/>
                <w:lang w:val="en-US"/>
              </w:rPr>
            </w:pPr>
            <w:r w:rsidRPr="00654618">
              <w:rPr>
                <w:b/>
                <w:color w:val="000000" w:themeColor="text1"/>
                <w:lang w:val="en-US"/>
              </w:rPr>
              <w:t>12905</w:t>
            </w:r>
          </w:p>
        </w:tc>
        <w:tc>
          <w:tcPr>
            <w:tcW w:w="147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3FA88719" w14:textId="77777777" w:rsidR="00D14549" w:rsidRPr="00654618" w:rsidRDefault="00D14549" w:rsidP="00F62124">
            <w:pPr>
              <w:jc w:val="center"/>
              <w:rPr>
                <w:b/>
                <w:color w:val="000000" w:themeColor="text1"/>
                <w:lang w:val="en-US"/>
              </w:rPr>
            </w:pPr>
            <w:r w:rsidRPr="00654618">
              <w:rPr>
                <w:b/>
                <w:color w:val="000000" w:themeColor="text1"/>
                <w:lang w:val="en-US"/>
              </w:rPr>
              <w:t>12903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3F539C47" w14:textId="77777777" w:rsidR="00D14549" w:rsidRPr="00654618" w:rsidRDefault="00D14549" w:rsidP="00F62124">
            <w:pPr>
              <w:jc w:val="center"/>
              <w:rPr>
                <w:b/>
                <w:color w:val="000000" w:themeColor="text1"/>
                <w:lang w:val="en-US"/>
              </w:rPr>
            </w:pPr>
            <w:r w:rsidRPr="00654618">
              <w:rPr>
                <w:b/>
                <w:color w:val="000000" w:themeColor="text1"/>
                <w:lang w:val="en-US"/>
              </w:rPr>
              <w:t>12900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059F339A" w14:textId="77777777" w:rsidR="00D14549" w:rsidRPr="00654618" w:rsidRDefault="00D14549" w:rsidP="00F62124">
            <w:pPr>
              <w:jc w:val="center"/>
              <w:rPr>
                <w:b/>
                <w:color w:val="000000" w:themeColor="text1"/>
                <w:lang w:val="en-US"/>
              </w:rPr>
            </w:pPr>
            <w:r w:rsidRPr="00654618">
              <w:rPr>
                <w:b/>
                <w:color w:val="000000" w:themeColor="text1"/>
                <w:lang w:val="en-US"/>
              </w:rPr>
              <w:t>12941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478B4C53" w14:textId="77777777" w:rsidR="00D14549" w:rsidRPr="00654618" w:rsidRDefault="00D14549" w:rsidP="00F62124">
            <w:pPr>
              <w:jc w:val="center"/>
              <w:rPr>
                <w:b/>
                <w:color w:val="000000" w:themeColor="text1"/>
                <w:lang w:val="en-US"/>
              </w:rPr>
            </w:pPr>
            <w:r w:rsidRPr="00654618">
              <w:rPr>
                <w:b/>
                <w:color w:val="000000" w:themeColor="text1"/>
                <w:lang w:val="en-US"/>
              </w:rPr>
              <w:t>12902</w:t>
            </w:r>
          </w:p>
        </w:tc>
        <w:tc>
          <w:tcPr>
            <w:tcW w:w="15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45FBDA87" w14:textId="77777777" w:rsidR="00D14549" w:rsidRPr="00654618" w:rsidRDefault="00D14549" w:rsidP="00F62124">
            <w:pPr>
              <w:jc w:val="center"/>
              <w:rPr>
                <w:b/>
                <w:color w:val="000000" w:themeColor="text1"/>
                <w:lang w:val="en-US"/>
              </w:rPr>
            </w:pPr>
            <w:r w:rsidRPr="00654618">
              <w:rPr>
                <w:b/>
                <w:color w:val="000000" w:themeColor="text1"/>
                <w:lang w:val="en-US"/>
              </w:rPr>
              <w:t>12901</w:t>
            </w:r>
          </w:p>
        </w:tc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69FB46BB" w14:textId="77777777" w:rsidR="00D14549" w:rsidRPr="00654618" w:rsidRDefault="00D14549" w:rsidP="00F62124">
            <w:pPr>
              <w:jc w:val="center"/>
              <w:rPr>
                <w:b/>
                <w:color w:val="000000" w:themeColor="text1"/>
                <w:lang w:val="en-US"/>
              </w:rPr>
            </w:pPr>
            <w:r w:rsidRPr="00654618">
              <w:rPr>
                <w:b/>
                <w:color w:val="000000" w:themeColor="text1"/>
                <w:lang w:val="en-US"/>
              </w:rPr>
              <w:t>12938</w:t>
            </w:r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67D55E08" w14:textId="77777777" w:rsidR="00D14549" w:rsidRPr="00654618" w:rsidRDefault="00D14549" w:rsidP="00F62124">
            <w:pPr>
              <w:jc w:val="center"/>
              <w:rPr>
                <w:b/>
                <w:color w:val="000000" w:themeColor="text1"/>
                <w:lang w:val="en-US"/>
              </w:rPr>
            </w:pPr>
            <w:r w:rsidRPr="00654618">
              <w:rPr>
                <w:b/>
                <w:color w:val="000000" w:themeColor="text1"/>
                <w:lang w:val="en-US"/>
              </w:rPr>
              <w:t>12934</w:t>
            </w:r>
          </w:p>
        </w:tc>
      </w:tr>
      <w:tr w:rsidR="007931B4" w:rsidRPr="00654618" w14:paraId="35B216C4" w14:textId="77777777" w:rsidTr="007931B4">
        <w:trPr>
          <w:trHeight w:val="278"/>
        </w:trPr>
        <w:tc>
          <w:tcPr>
            <w:tcW w:w="2552" w:type="dxa"/>
            <w:tcBorders>
              <w:top w:val="single" w:sz="4" w:space="0" w:color="auto"/>
            </w:tcBorders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35238D9C" w14:textId="77777777" w:rsidR="00D14549" w:rsidRPr="00654618" w:rsidRDefault="00D14549" w:rsidP="00F62124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Age (yr)/sex</w:t>
            </w:r>
          </w:p>
        </w:tc>
        <w:tc>
          <w:tcPr>
            <w:tcW w:w="1506" w:type="dxa"/>
            <w:tcBorders>
              <w:top w:val="single" w:sz="4" w:space="0" w:color="auto"/>
            </w:tcBorders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2FFC6C9E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0.3/F</w:t>
            </w:r>
          </w:p>
        </w:tc>
        <w:tc>
          <w:tcPr>
            <w:tcW w:w="1560" w:type="dxa"/>
            <w:tcBorders>
              <w:top w:val="single" w:sz="4" w:space="0" w:color="auto"/>
            </w:tcBorders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01DFC62A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41/F</w:t>
            </w:r>
          </w:p>
        </w:tc>
        <w:tc>
          <w:tcPr>
            <w:tcW w:w="1504" w:type="dxa"/>
            <w:tcBorders>
              <w:top w:val="single" w:sz="4" w:space="0" w:color="auto"/>
            </w:tcBorders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00C1E7CB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62/M</w:t>
            </w:r>
          </w:p>
        </w:tc>
        <w:tc>
          <w:tcPr>
            <w:tcW w:w="1506" w:type="dxa"/>
            <w:tcBorders>
              <w:top w:val="single" w:sz="4" w:space="0" w:color="auto"/>
            </w:tcBorders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29E60282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70/M</w:t>
            </w:r>
          </w:p>
        </w:tc>
        <w:tc>
          <w:tcPr>
            <w:tcW w:w="1470" w:type="dxa"/>
            <w:tcBorders>
              <w:top w:val="single" w:sz="4" w:space="0" w:color="auto"/>
            </w:tcBorders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77FB02B2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65/F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73A34CAD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79/M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5AC1818E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60/F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4C941667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42/M</w:t>
            </w:r>
          </w:p>
        </w:tc>
        <w:tc>
          <w:tcPr>
            <w:tcW w:w="1593" w:type="dxa"/>
            <w:tcBorders>
              <w:top w:val="single" w:sz="4" w:space="0" w:color="auto"/>
            </w:tcBorders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682C43E2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36/F</w:t>
            </w:r>
          </w:p>
        </w:tc>
        <w:tc>
          <w:tcPr>
            <w:tcW w:w="1526" w:type="dxa"/>
            <w:tcBorders>
              <w:top w:val="single" w:sz="4" w:space="0" w:color="auto"/>
            </w:tcBorders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05352679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0.1/M</w:t>
            </w:r>
          </w:p>
        </w:tc>
        <w:tc>
          <w:tcPr>
            <w:tcW w:w="1384" w:type="dxa"/>
            <w:tcBorders>
              <w:top w:val="single" w:sz="4" w:space="0" w:color="auto"/>
            </w:tcBorders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63119C9D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56/M</w:t>
            </w:r>
          </w:p>
        </w:tc>
      </w:tr>
      <w:tr w:rsidR="007931B4" w:rsidRPr="00654618" w14:paraId="1410B2C3" w14:textId="77777777" w:rsidTr="007931B4">
        <w:tc>
          <w:tcPr>
            <w:tcW w:w="2552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0C202DFB" w14:textId="77777777" w:rsidR="00D14549" w:rsidRPr="00654618" w:rsidRDefault="00D14549" w:rsidP="00F62124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Type of infection</w:t>
            </w:r>
          </w:p>
        </w:tc>
        <w:tc>
          <w:tcPr>
            <w:tcW w:w="1506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4990A251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 xml:space="preserve">Umbilical </w:t>
            </w:r>
          </w:p>
        </w:tc>
        <w:tc>
          <w:tcPr>
            <w:tcW w:w="1560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4CAFD6BD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VAP</w:t>
            </w:r>
          </w:p>
        </w:tc>
        <w:tc>
          <w:tcPr>
            <w:tcW w:w="1504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10CDFE49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Pleural fluid</w:t>
            </w:r>
          </w:p>
        </w:tc>
        <w:tc>
          <w:tcPr>
            <w:tcW w:w="1506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49A0E008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VAP</w:t>
            </w:r>
          </w:p>
        </w:tc>
        <w:tc>
          <w:tcPr>
            <w:tcW w:w="1470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3BBF5E82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VAP</w:t>
            </w:r>
          </w:p>
        </w:tc>
        <w:tc>
          <w:tcPr>
            <w:tcW w:w="1418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379985A2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VAP</w:t>
            </w:r>
          </w:p>
        </w:tc>
        <w:tc>
          <w:tcPr>
            <w:tcW w:w="1559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17A85A9E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VAP</w:t>
            </w:r>
          </w:p>
        </w:tc>
        <w:tc>
          <w:tcPr>
            <w:tcW w:w="1559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30A90CCE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VAP</w:t>
            </w:r>
          </w:p>
        </w:tc>
        <w:tc>
          <w:tcPr>
            <w:tcW w:w="1593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605D1785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VAP</w:t>
            </w:r>
          </w:p>
        </w:tc>
        <w:tc>
          <w:tcPr>
            <w:tcW w:w="1526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6E5C3D9A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shd w:val="clear" w:color="auto" w:fill="FFFFFF"/>
                <w:lang w:val="en-US"/>
              </w:rPr>
              <w:t>Bacteremia</w:t>
            </w:r>
          </w:p>
        </w:tc>
        <w:tc>
          <w:tcPr>
            <w:tcW w:w="1384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63B4398D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shd w:val="clear" w:color="auto" w:fill="FFFFFF"/>
                <w:lang w:val="en-US"/>
              </w:rPr>
              <w:t>Bacteremia</w:t>
            </w:r>
          </w:p>
        </w:tc>
      </w:tr>
      <w:tr w:rsidR="007931B4" w:rsidRPr="00654618" w14:paraId="55CB0DBF" w14:textId="77777777" w:rsidTr="007931B4">
        <w:tc>
          <w:tcPr>
            <w:tcW w:w="2552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5FA6A2D4" w14:textId="77777777" w:rsidR="00D14549" w:rsidRPr="00654618" w:rsidRDefault="00D14549" w:rsidP="00F62124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Ward</w:t>
            </w:r>
          </w:p>
        </w:tc>
        <w:tc>
          <w:tcPr>
            <w:tcW w:w="1506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16C17D81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ICU</w:t>
            </w:r>
          </w:p>
        </w:tc>
        <w:tc>
          <w:tcPr>
            <w:tcW w:w="1560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17F87337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ICU</w:t>
            </w:r>
          </w:p>
        </w:tc>
        <w:tc>
          <w:tcPr>
            <w:tcW w:w="1504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3168C50C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ICU</w:t>
            </w:r>
          </w:p>
        </w:tc>
        <w:tc>
          <w:tcPr>
            <w:tcW w:w="1506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1B5C1C74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ICU</w:t>
            </w:r>
          </w:p>
        </w:tc>
        <w:tc>
          <w:tcPr>
            <w:tcW w:w="1470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37BC3F5F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ICU</w:t>
            </w:r>
          </w:p>
        </w:tc>
        <w:tc>
          <w:tcPr>
            <w:tcW w:w="1418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4BD7DFF3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ICU</w:t>
            </w:r>
          </w:p>
        </w:tc>
        <w:tc>
          <w:tcPr>
            <w:tcW w:w="1559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33B74F36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ICU</w:t>
            </w:r>
          </w:p>
        </w:tc>
        <w:tc>
          <w:tcPr>
            <w:tcW w:w="1559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1A668D9B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ICU</w:t>
            </w:r>
          </w:p>
        </w:tc>
        <w:tc>
          <w:tcPr>
            <w:tcW w:w="1593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6B53359E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ICU</w:t>
            </w:r>
          </w:p>
        </w:tc>
        <w:tc>
          <w:tcPr>
            <w:tcW w:w="1526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723CE515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Neonatology</w:t>
            </w:r>
          </w:p>
        </w:tc>
        <w:tc>
          <w:tcPr>
            <w:tcW w:w="1384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252D4C0B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ICU</w:t>
            </w:r>
          </w:p>
        </w:tc>
      </w:tr>
      <w:tr w:rsidR="007931B4" w:rsidRPr="00654618" w14:paraId="29A63A33" w14:textId="77777777" w:rsidTr="007931B4">
        <w:tc>
          <w:tcPr>
            <w:tcW w:w="2552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69DB4ABA" w14:textId="77777777" w:rsidR="00D14549" w:rsidRPr="00654618" w:rsidRDefault="00D14549" w:rsidP="00F62124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Isolate date (mo/day/yr)</w:t>
            </w:r>
          </w:p>
        </w:tc>
        <w:tc>
          <w:tcPr>
            <w:tcW w:w="1506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1CCEA274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7/01/2009</w:t>
            </w:r>
          </w:p>
        </w:tc>
        <w:tc>
          <w:tcPr>
            <w:tcW w:w="1560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3E3B10A9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7/13/2009</w:t>
            </w:r>
          </w:p>
        </w:tc>
        <w:tc>
          <w:tcPr>
            <w:tcW w:w="1504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7AFAF909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9/22/2009</w:t>
            </w:r>
          </w:p>
        </w:tc>
        <w:tc>
          <w:tcPr>
            <w:tcW w:w="1506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0930BFB7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1/9/2009</w:t>
            </w:r>
          </w:p>
        </w:tc>
        <w:tc>
          <w:tcPr>
            <w:tcW w:w="1470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2E378342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1/9/2009</w:t>
            </w:r>
          </w:p>
        </w:tc>
        <w:tc>
          <w:tcPr>
            <w:tcW w:w="1418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22B34229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1/30/2009</w:t>
            </w:r>
          </w:p>
        </w:tc>
        <w:tc>
          <w:tcPr>
            <w:tcW w:w="1559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51FDE7CD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6/14/2010</w:t>
            </w:r>
          </w:p>
        </w:tc>
        <w:tc>
          <w:tcPr>
            <w:tcW w:w="1559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14B27333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7/06/2010</w:t>
            </w:r>
          </w:p>
        </w:tc>
        <w:tc>
          <w:tcPr>
            <w:tcW w:w="1593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1CFA2932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3/26/2012</w:t>
            </w:r>
          </w:p>
        </w:tc>
        <w:tc>
          <w:tcPr>
            <w:tcW w:w="1526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440B2972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/26/2016</w:t>
            </w:r>
          </w:p>
        </w:tc>
        <w:tc>
          <w:tcPr>
            <w:tcW w:w="1384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7B41E2C9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5/23/2016</w:t>
            </w:r>
          </w:p>
        </w:tc>
      </w:tr>
      <w:tr w:rsidR="007931B4" w:rsidRPr="00654618" w14:paraId="6F9D31DD" w14:textId="77777777" w:rsidTr="007931B4">
        <w:tc>
          <w:tcPr>
            <w:tcW w:w="2552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69136FB2" w14:textId="77777777" w:rsidR="00D14549" w:rsidRPr="00654618" w:rsidRDefault="00D14549" w:rsidP="00F62124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MIC (µg/mL)</w:t>
            </w:r>
          </w:p>
        </w:tc>
        <w:tc>
          <w:tcPr>
            <w:tcW w:w="1506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29B0F035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</w:p>
        </w:tc>
        <w:tc>
          <w:tcPr>
            <w:tcW w:w="1560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03FBF45A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</w:p>
        </w:tc>
        <w:tc>
          <w:tcPr>
            <w:tcW w:w="1504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73D9E507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</w:p>
        </w:tc>
        <w:tc>
          <w:tcPr>
            <w:tcW w:w="1506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09343090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</w:p>
        </w:tc>
        <w:tc>
          <w:tcPr>
            <w:tcW w:w="1470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3237B0E5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</w:p>
        </w:tc>
        <w:tc>
          <w:tcPr>
            <w:tcW w:w="1418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1D8A1DF4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</w:p>
        </w:tc>
        <w:tc>
          <w:tcPr>
            <w:tcW w:w="1559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56ABEE89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</w:p>
        </w:tc>
        <w:tc>
          <w:tcPr>
            <w:tcW w:w="1559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1CEACFE5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</w:p>
        </w:tc>
        <w:tc>
          <w:tcPr>
            <w:tcW w:w="1593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77363AA9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</w:p>
        </w:tc>
        <w:tc>
          <w:tcPr>
            <w:tcW w:w="1526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7675679E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</w:p>
        </w:tc>
        <w:tc>
          <w:tcPr>
            <w:tcW w:w="1384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11150CEA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</w:p>
        </w:tc>
      </w:tr>
      <w:tr w:rsidR="007931B4" w:rsidRPr="00654618" w14:paraId="666423C7" w14:textId="77777777" w:rsidTr="007931B4">
        <w:tc>
          <w:tcPr>
            <w:tcW w:w="2552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7C8EE8B6" w14:textId="77777777" w:rsidR="00D14549" w:rsidRPr="00654618" w:rsidRDefault="00D14549" w:rsidP="00F62124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Ceftazidime</w:t>
            </w:r>
          </w:p>
        </w:tc>
        <w:tc>
          <w:tcPr>
            <w:tcW w:w="150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11829105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28</w:t>
            </w:r>
          </w:p>
        </w:tc>
        <w:tc>
          <w:tcPr>
            <w:tcW w:w="1560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59022CE1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256</w:t>
            </w:r>
          </w:p>
        </w:tc>
        <w:tc>
          <w:tcPr>
            <w:tcW w:w="1504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43809931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256</w:t>
            </w:r>
          </w:p>
        </w:tc>
        <w:tc>
          <w:tcPr>
            <w:tcW w:w="150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3781C465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256</w:t>
            </w:r>
          </w:p>
        </w:tc>
        <w:tc>
          <w:tcPr>
            <w:tcW w:w="1470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08581722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0.5</w:t>
            </w:r>
          </w:p>
        </w:tc>
        <w:tc>
          <w:tcPr>
            <w:tcW w:w="1418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367C2EEC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28</w:t>
            </w:r>
          </w:p>
        </w:tc>
        <w:tc>
          <w:tcPr>
            <w:tcW w:w="1559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5520D6B8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256</w:t>
            </w:r>
          </w:p>
        </w:tc>
        <w:tc>
          <w:tcPr>
            <w:tcW w:w="1559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67DA3984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28</w:t>
            </w:r>
          </w:p>
        </w:tc>
        <w:tc>
          <w:tcPr>
            <w:tcW w:w="1593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39DD73A4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28</w:t>
            </w:r>
          </w:p>
        </w:tc>
        <w:tc>
          <w:tcPr>
            <w:tcW w:w="152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7FAA29A0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64</w:t>
            </w:r>
          </w:p>
        </w:tc>
        <w:tc>
          <w:tcPr>
            <w:tcW w:w="1384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3E0BD12B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256</w:t>
            </w:r>
          </w:p>
        </w:tc>
      </w:tr>
      <w:tr w:rsidR="007931B4" w:rsidRPr="00654618" w14:paraId="51A00DE6" w14:textId="77777777" w:rsidTr="007931B4">
        <w:tc>
          <w:tcPr>
            <w:tcW w:w="2552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2ABD7C3C" w14:textId="77777777" w:rsidR="00D14549" w:rsidRPr="00654618" w:rsidRDefault="00D14549" w:rsidP="00F62124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Cefotaxime</w:t>
            </w:r>
          </w:p>
        </w:tc>
        <w:tc>
          <w:tcPr>
            <w:tcW w:w="150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4253D5B3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256</w:t>
            </w:r>
          </w:p>
        </w:tc>
        <w:tc>
          <w:tcPr>
            <w:tcW w:w="1560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253A0DF1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256</w:t>
            </w:r>
          </w:p>
        </w:tc>
        <w:tc>
          <w:tcPr>
            <w:tcW w:w="1504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3F35AF31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256</w:t>
            </w:r>
          </w:p>
        </w:tc>
        <w:tc>
          <w:tcPr>
            <w:tcW w:w="150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098EC013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56</w:t>
            </w:r>
          </w:p>
        </w:tc>
        <w:tc>
          <w:tcPr>
            <w:tcW w:w="1470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446B4124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64</w:t>
            </w:r>
          </w:p>
        </w:tc>
        <w:tc>
          <w:tcPr>
            <w:tcW w:w="1418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61AECA4F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64</w:t>
            </w:r>
          </w:p>
        </w:tc>
        <w:tc>
          <w:tcPr>
            <w:tcW w:w="1559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09941670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256</w:t>
            </w:r>
          </w:p>
        </w:tc>
        <w:tc>
          <w:tcPr>
            <w:tcW w:w="1559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112D8315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64</w:t>
            </w:r>
          </w:p>
        </w:tc>
        <w:tc>
          <w:tcPr>
            <w:tcW w:w="1593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1A0A7F8B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56</w:t>
            </w:r>
          </w:p>
        </w:tc>
        <w:tc>
          <w:tcPr>
            <w:tcW w:w="152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1FCBB2D7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28</w:t>
            </w:r>
          </w:p>
        </w:tc>
        <w:tc>
          <w:tcPr>
            <w:tcW w:w="1384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6498B68C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56</w:t>
            </w:r>
          </w:p>
        </w:tc>
      </w:tr>
      <w:tr w:rsidR="007931B4" w:rsidRPr="00654618" w14:paraId="33C24604" w14:textId="77777777" w:rsidTr="007931B4">
        <w:tc>
          <w:tcPr>
            <w:tcW w:w="2552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0441FFC2" w14:textId="77777777" w:rsidR="00D14549" w:rsidRPr="00654618" w:rsidRDefault="00D14549" w:rsidP="00F62124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Gentamicin</w:t>
            </w:r>
          </w:p>
        </w:tc>
        <w:tc>
          <w:tcPr>
            <w:tcW w:w="150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72FD68BA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</w:t>
            </w:r>
          </w:p>
        </w:tc>
        <w:tc>
          <w:tcPr>
            <w:tcW w:w="1560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7EA78AB2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28</w:t>
            </w:r>
          </w:p>
        </w:tc>
        <w:tc>
          <w:tcPr>
            <w:tcW w:w="1504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7C80DADA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28</w:t>
            </w:r>
          </w:p>
        </w:tc>
        <w:tc>
          <w:tcPr>
            <w:tcW w:w="150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7658D7B3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28</w:t>
            </w:r>
          </w:p>
        </w:tc>
        <w:tc>
          <w:tcPr>
            <w:tcW w:w="1470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4957EDA1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</w:t>
            </w:r>
          </w:p>
        </w:tc>
        <w:tc>
          <w:tcPr>
            <w:tcW w:w="1418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4D442037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</w:t>
            </w:r>
          </w:p>
        </w:tc>
        <w:tc>
          <w:tcPr>
            <w:tcW w:w="1559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4994B8F1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</w:t>
            </w:r>
          </w:p>
        </w:tc>
        <w:tc>
          <w:tcPr>
            <w:tcW w:w="1559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6987E305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</w:t>
            </w:r>
          </w:p>
        </w:tc>
        <w:tc>
          <w:tcPr>
            <w:tcW w:w="1593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1D1D1F1E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</w:t>
            </w:r>
          </w:p>
        </w:tc>
        <w:tc>
          <w:tcPr>
            <w:tcW w:w="152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013F95BF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28</w:t>
            </w:r>
          </w:p>
        </w:tc>
        <w:tc>
          <w:tcPr>
            <w:tcW w:w="1384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7F607DAD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28</w:t>
            </w:r>
          </w:p>
        </w:tc>
      </w:tr>
      <w:tr w:rsidR="007931B4" w:rsidRPr="00654618" w14:paraId="49A8C0ED" w14:textId="77777777" w:rsidTr="007931B4">
        <w:tc>
          <w:tcPr>
            <w:tcW w:w="2552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3F04E9AF" w14:textId="06B6961D" w:rsidR="00D14549" w:rsidRPr="00654618" w:rsidRDefault="0028642C" w:rsidP="00F62124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Levofloxacin</w:t>
            </w:r>
          </w:p>
        </w:tc>
        <w:tc>
          <w:tcPr>
            <w:tcW w:w="150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3A85BD6F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64</w:t>
            </w:r>
          </w:p>
        </w:tc>
        <w:tc>
          <w:tcPr>
            <w:tcW w:w="1560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37C12384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8</w:t>
            </w:r>
          </w:p>
        </w:tc>
        <w:tc>
          <w:tcPr>
            <w:tcW w:w="1504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077C50C7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8</w:t>
            </w:r>
          </w:p>
        </w:tc>
        <w:tc>
          <w:tcPr>
            <w:tcW w:w="150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4733A341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32</w:t>
            </w:r>
          </w:p>
        </w:tc>
        <w:tc>
          <w:tcPr>
            <w:tcW w:w="1470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230AE0F6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8</w:t>
            </w:r>
          </w:p>
        </w:tc>
        <w:tc>
          <w:tcPr>
            <w:tcW w:w="1418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736509DE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64</w:t>
            </w:r>
          </w:p>
        </w:tc>
        <w:tc>
          <w:tcPr>
            <w:tcW w:w="1559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063874F3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64</w:t>
            </w:r>
          </w:p>
        </w:tc>
        <w:tc>
          <w:tcPr>
            <w:tcW w:w="1559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3EEB45F3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64</w:t>
            </w:r>
          </w:p>
        </w:tc>
        <w:tc>
          <w:tcPr>
            <w:tcW w:w="1593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62E7538B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64</w:t>
            </w:r>
          </w:p>
        </w:tc>
        <w:tc>
          <w:tcPr>
            <w:tcW w:w="152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5F7CD449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6</w:t>
            </w:r>
          </w:p>
        </w:tc>
        <w:tc>
          <w:tcPr>
            <w:tcW w:w="1384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52E8D7B9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64</w:t>
            </w:r>
          </w:p>
        </w:tc>
      </w:tr>
      <w:tr w:rsidR="007931B4" w:rsidRPr="00654618" w14:paraId="79CC33FA" w14:textId="77777777" w:rsidTr="007931B4">
        <w:tc>
          <w:tcPr>
            <w:tcW w:w="2552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69FE3370" w14:textId="77777777" w:rsidR="00D14549" w:rsidRPr="00654618" w:rsidRDefault="00D14549" w:rsidP="00F62124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Aztreonam</w:t>
            </w:r>
          </w:p>
        </w:tc>
        <w:tc>
          <w:tcPr>
            <w:tcW w:w="150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58084CBE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28</w:t>
            </w:r>
          </w:p>
        </w:tc>
        <w:tc>
          <w:tcPr>
            <w:tcW w:w="1560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5174F4EE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28</w:t>
            </w:r>
          </w:p>
        </w:tc>
        <w:tc>
          <w:tcPr>
            <w:tcW w:w="1504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0EE53B7C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28</w:t>
            </w:r>
          </w:p>
        </w:tc>
        <w:tc>
          <w:tcPr>
            <w:tcW w:w="150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0B27C28A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28</w:t>
            </w:r>
          </w:p>
        </w:tc>
        <w:tc>
          <w:tcPr>
            <w:tcW w:w="1470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0F5EEE58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28</w:t>
            </w:r>
          </w:p>
        </w:tc>
        <w:tc>
          <w:tcPr>
            <w:tcW w:w="1418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47EA6103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28</w:t>
            </w:r>
          </w:p>
        </w:tc>
        <w:tc>
          <w:tcPr>
            <w:tcW w:w="1559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05988F07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28</w:t>
            </w:r>
          </w:p>
        </w:tc>
        <w:tc>
          <w:tcPr>
            <w:tcW w:w="1559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48B3B857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28</w:t>
            </w:r>
          </w:p>
        </w:tc>
        <w:tc>
          <w:tcPr>
            <w:tcW w:w="1593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31B3AF4F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28</w:t>
            </w:r>
          </w:p>
        </w:tc>
        <w:tc>
          <w:tcPr>
            <w:tcW w:w="152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55592B09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28</w:t>
            </w:r>
          </w:p>
        </w:tc>
        <w:tc>
          <w:tcPr>
            <w:tcW w:w="1384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58D4E118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</w:t>
            </w:r>
          </w:p>
        </w:tc>
      </w:tr>
      <w:tr w:rsidR="007931B4" w:rsidRPr="00654618" w14:paraId="0943A9F6" w14:textId="77777777" w:rsidTr="007931B4">
        <w:tc>
          <w:tcPr>
            <w:tcW w:w="2552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29F2EAFE" w14:textId="77777777" w:rsidR="00D14549" w:rsidRPr="00654618" w:rsidRDefault="00D14549" w:rsidP="00F62124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Imipenem</w:t>
            </w:r>
          </w:p>
        </w:tc>
        <w:tc>
          <w:tcPr>
            <w:tcW w:w="150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672DDEC6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64</w:t>
            </w:r>
          </w:p>
        </w:tc>
        <w:tc>
          <w:tcPr>
            <w:tcW w:w="1560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65C83D3A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6</w:t>
            </w:r>
          </w:p>
        </w:tc>
        <w:tc>
          <w:tcPr>
            <w:tcW w:w="1504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4DE1B81B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6</w:t>
            </w:r>
          </w:p>
        </w:tc>
        <w:tc>
          <w:tcPr>
            <w:tcW w:w="150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6760BC12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32</w:t>
            </w:r>
          </w:p>
        </w:tc>
        <w:tc>
          <w:tcPr>
            <w:tcW w:w="1470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051BFDB2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0.06</w:t>
            </w:r>
          </w:p>
        </w:tc>
        <w:tc>
          <w:tcPr>
            <w:tcW w:w="1418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1DE05282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32</w:t>
            </w:r>
          </w:p>
        </w:tc>
        <w:tc>
          <w:tcPr>
            <w:tcW w:w="1559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41CA0B96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8</w:t>
            </w:r>
          </w:p>
        </w:tc>
        <w:tc>
          <w:tcPr>
            <w:tcW w:w="1559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7F2B4278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32</w:t>
            </w:r>
          </w:p>
        </w:tc>
        <w:tc>
          <w:tcPr>
            <w:tcW w:w="1593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39A1F2A6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32</w:t>
            </w:r>
          </w:p>
        </w:tc>
        <w:tc>
          <w:tcPr>
            <w:tcW w:w="152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14E6AA4A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6</w:t>
            </w:r>
          </w:p>
        </w:tc>
        <w:tc>
          <w:tcPr>
            <w:tcW w:w="1384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701FA682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64</w:t>
            </w:r>
          </w:p>
        </w:tc>
      </w:tr>
      <w:tr w:rsidR="007931B4" w:rsidRPr="00654618" w14:paraId="66CAE17E" w14:textId="77777777" w:rsidTr="007931B4">
        <w:tc>
          <w:tcPr>
            <w:tcW w:w="2552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03DC0907" w14:textId="77777777" w:rsidR="00D14549" w:rsidRPr="00654618" w:rsidRDefault="00D14549" w:rsidP="00F62124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Meropenem</w:t>
            </w:r>
          </w:p>
        </w:tc>
        <w:tc>
          <w:tcPr>
            <w:tcW w:w="150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2B531009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28</w:t>
            </w:r>
          </w:p>
        </w:tc>
        <w:tc>
          <w:tcPr>
            <w:tcW w:w="1560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2C9AEF7B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32</w:t>
            </w:r>
          </w:p>
        </w:tc>
        <w:tc>
          <w:tcPr>
            <w:tcW w:w="1504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4EE1FCBA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32</w:t>
            </w:r>
          </w:p>
        </w:tc>
        <w:tc>
          <w:tcPr>
            <w:tcW w:w="150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4EA94A81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28</w:t>
            </w:r>
          </w:p>
        </w:tc>
        <w:tc>
          <w:tcPr>
            <w:tcW w:w="1470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4F9C1606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0.015</w:t>
            </w:r>
          </w:p>
        </w:tc>
        <w:tc>
          <w:tcPr>
            <w:tcW w:w="1418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3205B1E2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64</w:t>
            </w:r>
          </w:p>
        </w:tc>
        <w:tc>
          <w:tcPr>
            <w:tcW w:w="1559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1F85EC71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6</w:t>
            </w:r>
          </w:p>
        </w:tc>
        <w:tc>
          <w:tcPr>
            <w:tcW w:w="1559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6FCC6D82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64</w:t>
            </w:r>
          </w:p>
        </w:tc>
        <w:tc>
          <w:tcPr>
            <w:tcW w:w="1593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109218DA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28</w:t>
            </w:r>
          </w:p>
        </w:tc>
        <w:tc>
          <w:tcPr>
            <w:tcW w:w="152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4FD02A27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6</w:t>
            </w:r>
          </w:p>
        </w:tc>
        <w:tc>
          <w:tcPr>
            <w:tcW w:w="1384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7FEDF487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64</w:t>
            </w:r>
          </w:p>
        </w:tc>
      </w:tr>
      <w:tr w:rsidR="007931B4" w:rsidRPr="00654618" w14:paraId="718A2BF4" w14:textId="77777777" w:rsidTr="007931B4">
        <w:tc>
          <w:tcPr>
            <w:tcW w:w="2552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103981C2" w14:textId="77777777" w:rsidR="00D14549" w:rsidRPr="00654618" w:rsidRDefault="00D14549" w:rsidP="00F62124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Tetracycline</w:t>
            </w:r>
          </w:p>
        </w:tc>
        <w:tc>
          <w:tcPr>
            <w:tcW w:w="150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0933A0EF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28</w:t>
            </w:r>
          </w:p>
        </w:tc>
        <w:tc>
          <w:tcPr>
            <w:tcW w:w="1560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1CB19FCF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</w:t>
            </w:r>
          </w:p>
        </w:tc>
        <w:tc>
          <w:tcPr>
            <w:tcW w:w="1504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654C7767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</w:t>
            </w:r>
          </w:p>
        </w:tc>
        <w:tc>
          <w:tcPr>
            <w:tcW w:w="150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418D94E4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28</w:t>
            </w:r>
          </w:p>
        </w:tc>
        <w:tc>
          <w:tcPr>
            <w:tcW w:w="1470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6F95CCEF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</w:t>
            </w:r>
          </w:p>
        </w:tc>
        <w:tc>
          <w:tcPr>
            <w:tcW w:w="1418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60E3F26B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28</w:t>
            </w:r>
          </w:p>
        </w:tc>
        <w:tc>
          <w:tcPr>
            <w:tcW w:w="1559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23D7EDFB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28</w:t>
            </w:r>
          </w:p>
        </w:tc>
        <w:tc>
          <w:tcPr>
            <w:tcW w:w="1559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2DD17A5F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28</w:t>
            </w:r>
          </w:p>
        </w:tc>
        <w:tc>
          <w:tcPr>
            <w:tcW w:w="1593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58504D3A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28</w:t>
            </w:r>
          </w:p>
        </w:tc>
        <w:tc>
          <w:tcPr>
            <w:tcW w:w="152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1BAF8530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</w:t>
            </w:r>
          </w:p>
        </w:tc>
        <w:tc>
          <w:tcPr>
            <w:tcW w:w="1384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3795311E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28</w:t>
            </w:r>
          </w:p>
        </w:tc>
      </w:tr>
      <w:tr w:rsidR="007931B4" w:rsidRPr="00654618" w14:paraId="1C940605" w14:textId="77777777" w:rsidTr="007931B4">
        <w:tc>
          <w:tcPr>
            <w:tcW w:w="2552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5CC52A99" w14:textId="77777777" w:rsidR="00D14549" w:rsidRPr="00654618" w:rsidRDefault="00D14549" w:rsidP="00F62124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Colistin</w:t>
            </w:r>
          </w:p>
        </w:tc>
        <w:tc>
          <w:tcPr>
            <w:tcW w:w="150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13000C45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0.125</w:t>
            </w:r>
          </w:p>
        </w:tc>
        <w:tc>
          <w:tcPr>
            <w:tcW w:w="1560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03E380FF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0.25</w:t>
            </w:r>
          </w:p>
        </w:tc>
        <w:tc>
          <w:tcPr>
            <w:tcW w:w="1504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49D86684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0.25</w:t>
            </w:r>
          </w:p>
        </w:tc>
        <w:tc>
          <w:tcPr>
            <w:tcW w:w="150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0DE1B26B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4</w:t>
            </w:r>
          </w:p>
        </w:tc>
        <w:tc>
          <w:tcPr>
            <w:tcW w:w="1470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26866BE5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0.25</w:t>
            </w:r>
          </w:p>
        </w:tc>
        <w:tc>
          <w:tcPr>
            <w:tcW w:w="1418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0DE5EC70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0.125</w:t>
            </w:r>
          </w:p>
        </w:tc>
        <w:tc>
          <w:tcPr>
            <w:tcW w:w="1559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48AC39A9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0.25</w:t>
            </w:r>
          </w:p>
        </w:tc>
        <w:tc>
          <w:tcPr>
            <w:tcW w:w="1559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122CF259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0.125</w:t>
            </w:r>
          </w:p>
        </w:tc>
        <w:tc>
          <w:tcPr>
            <w:tcW w:w="1593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6159EDA9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0.25</w:t>
            </w:r>
          </w:p>
        </w:tc>
        <w:tc>
          <w:tcPr>
            <w:tcW w:w="152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51FF687A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0.25</w:t>
            </w:r>
          </w:p>
        </w:tc>
        <w:tc>
          <w:tcPr>
            <w:tcW w:w="1384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4E57E25E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</w:t>
            </w:r>
          </w:p>
        </w:tc>
      </w:tr>
      <w:tr w:rsidR="007931B4" w:rsidRPr="00654618" w14:paraId="7AEDE1BD" w14:textId="77777777" w:rsidTr="007931B4">
        <w:tc>
          <w:tcPr>
            <w:tcW w:w="2552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2853AA99" w14:textId="77777777" w:rsidR="007931B4" w:rsidRDefault="0028642C" w:rsidP="00F62124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Trimethoprim</w:t>
            </w:r>
          </w:p>
          <w:p w14:paraId="75B7A76F" w14:textId="748EE0D1" w:rsidR="00D14549" w:rsidRPr="00654618" w:rsidRDefault="00D14549" w:rsidP="00F62124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sulfamethoxazole</w:t>
            </w:r>
          </w:p>
        </w:tc>
        <w:tc>
          <w:tcPr>
            <w:tcW w:w="150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219F4151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6/304</w:t>
            </w:r>
          </w:p>
        </w:tc>
        <w:tc>
          <w:tcPr>
            <w:tcW w:w="1560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75997ACB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6/304</w:t>
            </w:r>
          </w:p>
        </w:tc>
        <w:tc>
          <w:tcPr>
            <w:tcW w:w="1504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1C08AAB2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6/304</w:t>
            </w:r>
          </w:p>
        </w:tc>
        <w:tc>
          <w:tcPr>
            <w:tcW w:w="150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13892657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6/304</w:t>
            </w:r>
          </w:p>
        </w:tc>
        <w:tc>
          <w:tcPr>
            <w:tcW w:w="1470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0F908983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0.25/4.75</w:t>
            </w:r>
          </w:p>
        </w:tc>
        <w:tc>
          <w:tcPr>
            <w:tcW w:w="1418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36F81904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8/152</w:t>
            </w:r>
          </w:p>
        </w:tc>
        <w:tc>
          <w:tcPr>
            <w:tcW w:w="1559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66E491A8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6/304</w:t>
            </w:r>
          </w:p>
        </w:tc>
        <w:tc>
          <w:tcPr>
            <w:tcW w:w="1559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69B4C6C0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8/152</w:t>
            </w:r>
          </w:p>
        </w:tc>
        <w:tc>
          <w:tcPr>
            <w:tcW w:w="1593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5739A318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6/304</w:t>
            </w:r>
          </w:p>
        </w:tc>
        <w:tc>
          <w:tcPr>
            <w:tcW w:w="152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5932A669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0.25/4.75</w:t>
            </w:r>
          </w:p>
        </w:tc>
        <w:tc>
          <w:tcPr>
            <w:tcW w:w="1384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0726EA0E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6/304</w:t>
            </w:r>
          </w:p>
        </w:tc>
      </w:tr>
      <w:tr w:rsidR="007931B4" w:rsidRPr="00654618" w14:paraId="71AA3CFD" w14:textId="77777777" w:rsidTr="007931B4">
        <w:tc>
          <w:tcPr>
            <w:tcW w:w="2552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12FA1AE1" w14:textId="77777777" w:rsidR="00D14549" w:rsidRPr="00654618" w:rsidRDefault="00D14549" w:rsidP="00F62124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Carbapenemase genes</w:t>
            </w:r>
          </w:p>
        </w:tc>
        <w:tc>
          <w:tcPr>
            <w:tcW w:w="150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1FE5F019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bCs/>
                <w:color w:val="000000" w:themeColor="text1"/>
                <w:lang w:val="en-US"/>
              </w:rPr>
              <w:t>KPC-2</w:t>
            </w:r>
          </w:p>
        </w:tc>
        <w:tc>
          <w:tcPr>
            <w:tcW w:w="1560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5338B810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NDM-1</w:t>
            </w:r>
          </w:p>
        </w:tc>
        <w:tc>
          <w:tcPr>
            <w:tcW w:w="1504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41FA1481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KPC-2</w:t>
            </w:r>
          </w:p>
        </w:tc>
        <w:tc>
          <w:tcPr>
            <w:tcW w:w="150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31F178C6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NDM-1</w:t>
            </w:r>
          </w:p>
        </w:tc>
        <w:tc>
          <w:tcPr>
            <w:tcW w:w="1470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17B30A97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-</w:t>
            </w:r>
          </w:p>
        </w:tc>
        <w:tc>
          <w:tcPr>
            <w:tcW w:w="1418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4AAA0158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KPC-2</w:t>
            </w:r>
          </w:p>
        </w:tc>
        <w:tc>
          <w:tcPr>
            <w:tcW w:w="1559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77027989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bCs/>
                <w:color w:val="000000" w:themeColor="text1"/>
                <w:lang w:val="en-US"/>
              </w:rPr>
              <w:t>KPC-2</w:t>
            </w:r>
          </w:p>
        </w:tc>
        <w:tc>
          <w:tcPr>
            <w:tcW w:w="1559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34FD848A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KPC-2</w:t>
            </w:r>
          </w:p>
        </w:tc>
        <w:tc>
          <w:tcPr>
            <w:tcW w:w="1593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7CD28110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bCs/>
                <w:color w:val="000000" w:themeColor="text1"/>
                <w:lang w:val="en-US"/>
              </w:rPr>
              <w:t>KPC-2</w:t>
            </w:r>
          </w:p>
        </w:tc>
        <w:tc>
          <w:tcPr>
            <w:tcW w:w="152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32AE4856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KPC-2</w:t>
            </w:r>
          </w:p>
        </w:tc>
        <w:tc>
          <w:tcPr>
            <w:tcW w:w="1384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6319D917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NDM-1</w:t>
            </w:r>
          </w:p>
        </w:tc>
      </w:tr>
      <w:tr w:rsidR="007931B4" w:rsidRPr="00654618" w14:paraId="02BF15E7" w14:textId="77777777" w:rsidTr="007931B4">
        <w:tc>
          <w:tcPr>
            <w:tcW w:w="2552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2AF2BCDC" w14:textId="77777777" w:rsidR="00D14549" w:rsidRPr="00654618" w:rsidRDefault="00D14549" w:rsidP="00F62124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ESBL-producing</w:t>
            </w:r>
          </w:p>
        </w:tc>
        <w:tc>
          <w:tcPr>
            <w:tcW w:w="150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3D43FCA5" w14:textId="77777777" w:rsidR="00D14549" w:rsidRPr="00654618" w:rsidRDefault="00D14549" w:rsidP="00F62124">
            <w:pPr>
              <w:jc w:val="center"/>
              <w:rPr>
                <w:bCs/>
                <w:color w:val="000000" w:themeColor="text1"/>
                <w:lang w:val="en-US"/>
              </w:rPr>
            </w:pPr>
            <w:r w:rsidRPr="00654618">
              <w:rPr>
                <w:bCs/>
                <w:color w:val="000000" w:themeColor="text1"/>
                <w:lang w:val="en-US"/>
              </w:rPr>
              <w:t>+</w:t>
            </w:r>
          </w:p>
        </w:tc>
        <w:tc>
          <w:tcPr>
            <w:tcW w:w="1560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74400CAC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+</w:t>
            </w:r>
          </w:p>
        </w:tc>
        <w:tc>
          <w:tcPr>
            <w:tcW w:w="1504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58330E4E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+</w:t>
            </w:r>
          </w:p>
        </w:tc>
        <w:tc>
          <w:tcPr>
            <w:tcW w:w="150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39B8AEDD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-</w:t>
            </w:r>
          </w:p>
        </w:tc>
        <w:tc>
          <w:tcPr>
            <w:tcW w:w="1470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7D1916AB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+</w:t>
            </w:r>
          </w:p>
        </w:tc>
        <w:tc>
          <w:tcPr>
            <w:tcW w:w="1418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46879BC7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-</w:t>
            </w:r>
          </w:p>
        </w:tc>
        <w:tc>
          <w:tcPr>
            <w:tcW w:w="1559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5B6FEC4B" w14:textId="77777777" w:rsidR="00D14549" w:rsidRPr="00654618" w:rsidRDefault="00D14549" w:rsidP="00F62124">
            <w:pPr>
              <w:jc w:val="center"/>
              <w:rPr>
                <w:bCs/>
                <w:color w:val="000000" w:themeColor="text1"/>
                <w:lang w:val="en-US"/>
              </w:rPr>
            </w:pPr>
            <w:r w:rsidRPr="00654618">
              <w:rPr>
                <w:bCs/>
                <w:color w:val="000000" w:themeColor="text1"/>
                <w:lang w:val="en-US"/>
              </w:rPr>
              <w:t>+</w:t>
            </w:r>
          </w:p>
        </w:tc>
        <w:tc>
          <w:tcPr>
            <w:tcW w:w="1559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6FC8F2A1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-</w:t>
            </w:r>
          </w:p>
        </w:tc>
        <w:tc>
          <w:tcPr>
            <w:tcW w:w="1593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0B10EE39" w14:textId="77777777" w:rsidR="00D14549" w:rsidRPr="00654618" w:rsidRDefault="00D14549" w:rsidP="00F62124">
            <w:pPr>
              <w:jc w:val="center"/>
              <w:rPr>
                <w:bCs/>
                <w:color w:val="000000" w:themeColor="text1"/>
                <w:lang w:val="en-US"/>
              </w:rPr>
            </w:pPr>
            <w:r w:rsidRPr="00654618">
              <w:rPr>
                <w:bCs/>
                <w:color w:val="000000" w:themeColor="text1"/>
                <w:lang w:val="en-US"/>
              </w:rPr>
              <w:t>+</w:t>
            </w:r>
          </w:p>
        </w:tc>
        <w:tc>
          <w:tcPr>
            <w:tcW w:w="152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238FAB32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+</w:t>
            </w:r>
          </w:p>
        </w:tc>
        <w:tc>
          <w:tcPr>
            <w:tcW w:w="1384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59A75044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-</w:t>
            </w:r>
          </w:p>
        </w:tc>
      </w:tr>
      <w:tr w:rsidR="007931B4" w:rsidRPr="00654618" w14:paraId="7193B963" w14:textId="77777777" w:rsidTr="007931B4">
        <w:tc>
          <w:tcPr>
            <w:tcW w:w="2552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77B7E02F" w14:textId="77777777" w:rsidR="00D14549" w:rsidRPr="00654618" w:rsidRDefault="00D14549" w:rsidP="00F62124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MLST</w:t>
            </w:r>
          </w:p>
        </w:tc>
        <w:tc>
          <w:tcPr>
            <w:tcW w:w="150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64205DCA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ST833</w:t>
            </w:r>
          </w:p>
        </w:tc>
        <w:tc>
          <w:tcPr>
            <w:tcW w:w="1560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48BB02BF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ST11</w:t>
            </w:r>
          </w:p>
        </w:tc>
        <w:tc>
          <w:tcPr>
            <w:tcW w:w="1504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49653699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ST147</w:t>
            </w:r>
          </w:p>
        </w:tc>
        <w:tc>
          <w:tcPr>
            <w:tcW w:w="150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4AEC63EC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ST11</w:t>
            </w:r>
          </w:p>
        </w:tc>
        <w:tc>
          <w:tcPr>
            <w:tcW w:w="1470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69C2347E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ND</w:t>
            </w:r>
          </w:p>
        </w:tc>
        <w:tc>
          <w:tcPr>
            <w:tcW w:w="1418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5A64A4DB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ST833</w:t>
            </w:r>
          </w:p>
        </w:tc>
        <w:tc>
          <w:tcPr>
            <w:tcW w:w="1559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621552A7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ST833</w:t>
            </w:r>
          </w:p>
        </w:tc>
        <w:tc>
          <w:tcPr>
            <w:tcW w:w="1559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6710BC7D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ST833</w:t>
            </w:r>
          </w:p>
        </w:tc>
        <w:tc>
          <w:tcPr>
            <w:tcW w:w="1593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081BEFDD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ST833</w:t>
            </w:r>
          </w:p>
        </w:tc>
        <w:tc>
          <w:tcPr>
            <w:tcW w:w="152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32CDACB4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ND</w:t>
            </w:r>
          </w:p>
        </w:tc>
        <w:tc>
          <w:tcPr>
            <w:tcW w:w="1384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176750CE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ST11</w:t>
            </w:r>
          </w:p>
        </w:tc>
      </w:tr>
      <w:tr w:rsidR="007931B4" w:rsidRPr="00654618" w14:paraId="615FAEF9" w14:textId="77777777" w:rsidTr="007931B4">
        <w:tc>
          <w:tcPr>
            <w:tcW w:w="2552" w:type="dxa"/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4B3C00E7" w14:textId="77777777" w:rsidR="00D14549" w:rsidRPr="00654618" w:rsidRDefault="00D14549" w:rsidP="00F62124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Plasmid</w:t>
            </w:r>
          </w:p>
        </w:tc>
        <w:tc>
          <w:tcPr>
            <w:tcW w:w="150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57FB7429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30/70</w:t>
            </w:r>
          </w:p>
        </w:tc>
        <w:tc>
          <w:tcPr>
            <w:tcW w:w="1560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64A4255B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00/130/120/70</w:t>
            </w:r>
          </w:p>
        </w:tc>
        <w:tc>
          <w:tcPr>
            <w:tcW w:w="1504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0839F372" w14:textId="77777777" w:rsidR="00D14549" w:rsidRPr="00654618" w:rsidRDefault="00D14549" w:rsidP="00246F35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00/130</w:t>
            </w:r>
          </w:p>
        </w:tc>
        <w:tc>
          <w:tcPr>
            <w:tcW w:w="150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323D18A8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60/160/120</w:t>
            </w:r>
          </w:p>
        </w:tc>
        <w:tc>
          <w:tcPr>
            <w:tcW w:w="1470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6CE7C05E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00/120/60</w:t>
            </w:r>
          </w:p>
        </w:tc>
        <w:tc>
          <w:tcPr>
            <w:tcW w:w="1418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11CBC01A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60/100/80/50</w:t>
            </w:r>
          </w:p>
        </w:tc>
        <w:tc>
          <w:tcPr>
            <w:tcW w:w="1559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509552ED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00/130/90/50</w:t>
            </w:r>
          </w:p>
        </w:tc>
        <w:tc>
          <w:tcPr>
            <w:tcW w:w="1559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0B9B31C1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60/130/120/90/70</w:t>
            </w:r>
          </w:p>
        </w:tc>
        <w:tc>
          <w:tcPr>
            <w:tcW w:w="1593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5BD082EB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20/60</w:t>
            </w:r>
          </w:p>
        </w:tc>
        <w:tc>
          <w:tcPr>
            <w:tcW w:w="1526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693B47FC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30/70</w:t>
            </w:r>
          </w:p>
        </w:tc>
        <w:tc>
          <w:tcPr>
            <w:tcW w:w="1384" w:type="dxa"/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22458DDA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00/130/100/70</w:t>
            </w:r>
          </w:p>
        </w:tc>
      </w:tr>
      <w:tr w:rsidR="007931B4" w:rsidRPr="00654618" w14:paraId="45076DE6" w14:textId="77777777" w:rsidTr="007931B4">
        <w:tc>
          <w:tcPr>
            <w:tcW w:w="2552" w:type="dxa"/>
            <w:tcBorders>
              <w:bottom w:val="single" w:sz="4" w:space="0" w:color="auto"/>
            </w:tcBorders>
            <w:shd w:val="clear" w:color="auto" w:fill="FFFFFF"/>
            <w:tcMar>
              <w:top w:w="11" w:type="nil"/>
              <w:left w:w="11" w:type="nil"/>
              <w:right w:w="11" w:type="nil"/>
            </w:tcMar>
            <w:vAlign w:val="center"/>
          </w:tcPr>
          <w:p w14:paraId="2EC86AF0" w14:textId="77777777" w:rsidR="00D14549" w:rsidRPr="00654618" w:rsidRDefault="00D14549" w:rsidP="00F62124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PFGE</w:t>
            </w:r>
          </w:p>
        </w:tc>
        <w:tc>
          <w:tcPr>
            <w:tcW w:w="1506" w:type="dxa"/>
            <w:tcBorders>
              <w:bottom w:val="single" w:sz="4" w:space="0" w:color="auto"/>
            </w:tcBorders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59BB42EA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B4</w:t>
            </w:r>
          </w:p>
        </w:tc>
        <w:tc>
          <w:tcPr>
            <w:tcW w:w="1560" w:type="dxa"/>
            <w:tcBorders>
              <w:bottom w:val="single" w:sz="4" w:space="0" w:color="auto"/>
            </w:tcBorders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00030106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C</w:t>
            </w:r>
          </w:p>
        </w:tc>
        <w:tc>
          <w:tcPr>
            <w:tcW w:w="1504" w:type="dxa"/>
            <w:tcBorders>
              <w:bottom w:val="single" w:sz="4" w:space="0" w:color="auto"/>
            </w:tcBorders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0E4AF9E1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A</w:t>
            </w:r>
          </w:p>
        </w:tc>
        <w:tc>
          <w:tcPr>
            <w:tcW w:w="1506" w:type="dxa"/>
            <w:tcBorders>
              <w:bottom w:val="single" w:sz="4" w:space="0" w:color="auto"/>
            </w:tcBorders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6D60F724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C1</w:t>
            </w:r>
          </w:p>
        </w:tc>
        <w:tc>
          <w:tcPr>
            <w:tcW w:w="1470" w:type="dxa"/>
            <w:tcBorders>
              <w:bottom w:val="single" w:sz="4" w:space="0" w:color="auto"/>
            </w:tcBorders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3BF615E7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NR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6AB31DDA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B2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748D135A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NR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632C57C2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B3</w:t>
            </w:r>
          </w:p>
        </w:tc>
        <w:tc>
          <w:tcPr>
            <w:tcW w:w="1593" w:type="dxa"/>
            <w:tcBorders>
              <w:bottom w:val="single" w:sz="4" w:space="0" w:color="auto"/>
            </w:tcBorders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372F9541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B</w:t>
            </w:r>
          </w:p>
        </w:tc>
        <w:tc>
          <w:tcPr>
            <w:tcW w:w="1526" w:type="dxa"/>
            <w:tcBorders>
              <w:bottom w:val="single" w:sz="4" w:space="0" w:color="auto"/>
            </w:tcBorders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377DA80B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NR</w:t>
            </w:r>
          </w:p>
        </w:tc>
        <w:tc>
          <w:tcPr>
            <w:tcW w:w="1384" w:type="dxa"/>
            <w:tcBorders>
              <w:bottom w:val="single" w:sz="4" w:space="0" w:color="auto"/>
            </w:tcBorders>
            <w:shd w:val="clear" w:color="auto" w:fill="FFFFFF"/>
            <w:tcMar>
              <w:top w:w="20" w:type="nil"/>
              <w:left w:w="20" w:type="nil"/>
              <w:right w:w="20" w:type="nil"/>
            </w:tcMar>
            <w:vAlign w:val="center"/>
          </w:tcPr>
          <w:p w14:paraId="6AA48822" w14:textId="77777777" w:rsidR="00D14549" w:rsidRPr="00654618" w:rsidRDefault="00D14549" w:rsidP="00F62124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C2</w:t>
            </w:r>
          </w:p>
        </w:tc>
      </w:tr>
    </w:tbl>
    <w:p w14:paraId="490FD976" w14:textId="77777777" w:rsidR="00D14549" w:rsidRPr="00654618" w:rsidRDefault="00D14549" w:rsidP="00D14549">
      <w:pPr>
        <w:rPr>
          <w:color w:val="000000" w:themeColor="text1"/>
          <w:lang w:val="en-US"/>
        </w:rPr>
      </w:pPr>
    </w:p>
    <w:p w14:paraId="00165398" w14:textId="77777777" w:rsidR="00D14549" w:rsidRPr="00654618" w:rsidRDefault="00D14549" w:rsidP="00D14549">
      <w:pPr>
        <w:rPr>
          <w:color w:val="000000" w:themeColor="text1"/>
          <w:lang w:val="en-US"/>
        </w:rPr>
      </w:pPr>
      <w:r w:rsidRPr="00654618">
        <w:rPr>
          <w:color w:val="000000" w:themeColor="text1"/>
          <w:lang w:val="en-US"/>
        </w:rPr>
        <w:t xml:space="preserve">Abbreviations: VAP, </w:t>
      </w:r>
      <w:r w:rsidRPr="00654618">
        <w:rPr>
          <w:rStyle w:val="nfasis"/>
          <w:bCs/>
          <w:i w:val="0"/>
          <w:color w:val="000000" w:themeColor="text1"/>
          <w:lang w:val="en-US"/>
        </w:rPr>
        <w:t>ventilator</w:t>
      </w:r>
      <w:r w:rsidRPr="00654618">
        <w:rPr>
          <w:i/>
          <w:color w:val="000000" w:themeColor="text1"/>
          <w:shd w:val="clear" w:color="auto" w:fill="FFFFFF"/>
          <w:lang w:val="en-US"/>
        </w:rPr>
        <w:t>-</w:t>
      </w:r>
      <w:r w:rsidRPr="00654618">
        <w:rPr>
          <w:rStyle w:val="nfasis"/>
          <w:bCs/>
          <w:i w:val="0"/>
          <w:color w:val="000000" w:themeColor="text1"/>
          <w:lang w:val="en-US"/>
        </w:rPr>
        <w:t>associated pneumonia</w:t>
      </w:r>
      <w:r w:rsidRPr="00654618">
        <w:rPr>
          <w:rStyle w:val="apple-converted-space"/>
          <w:color w:val="000000" w:themeColor="text1"/>
          <w:shd w:val="clear" w:color="auto" w:fill="FFFFFF"/>
          <w:lang w:val="en-US"/>
        </w:rPr>
        <w:t>; (</w:t>
      </w:r>
      <w:r w:rsidRPr="00654618">
        <w:rPr>
          <w:color w:val="000000" w:themeColor="text1"/>
          <w:lang w:val="en-US"/>
        </w:rPr>
        <w:t>-), negative; (+), positive; ND, Not determined; NR, Not related.</w:t>
      </w:r>
    </w:p>
    <w:p w14:paraId="7391ABE2" w14:textId="6D6F0A58" w:rsidR="00D14549" w:rsidRPr="00654618" w:rsidRDefault="00D14549" w:rsidP="00D14549">
      <w:pPr>
        <w:rPr>
          <w:color w:val="000000" w:themeColor="text1"/>
          <w:lang w:val="en-US"/>
        </w:rPr>
      </w:pPr>
      <w:r w:rsidRPr="00654618">
        <w:rPr>
          <w:color w:val="000000" w:themeColor="text1"/>
          <w:shd w:val="clear" w:color="auto" w:fill="FFFFFF"/>
          <w:vertAlign w:val="superscript"/>
          <w:lang w:val="en-US"/>
        </w:rPr>
        <w:t>a</w:t>
      </w:r>
      <w:r w:rsidRPr="00654618">
        <w:rPr>
          <w:color w:val="000000" w:themeColor="text1"/>
          <w:shd w:val="clear" w:color="auto" w:fill="FFFFFF"/>
          <w:lang w:val="en-US"/>
        </w:rPr>
        <w:t>All</w:t>
      </w:r>
      <w:r w:rsidRPr="00654618">
        <w:rPr>
          <w:i/>
          <w:color w:val="000000" w:themeColor="text1"/>
          <w:shd w:val="clear" w:color="auto" w:fill="FFFFFF"/>
          <w:lang w:val="en-US"/>
        </w:rPr>
        <w:t xml:space="preserve"> K. pneumoniae</w:t>
      </w:r>
      <w:r w:rsidRPr="00654618">
        <w:rPr>
          <w:color w:val="000000" w:themeColor="text1"/>
          <w:shd w:val="clear" w:color="auto" w:fill="FFFFFF"/>
          <w:lang w:val="en-US"/>
        </w:rPr>
        <w:t xml:space="preserve"> </w:t>
      </w:r>
      <w:r w:rsidRPr="00654618">
        <w:rPr>
          <w:color w:val="000000" w:themeColor="text1"/>
          <w:lang w:val="en-US"/>
        </w:rPr>
        <w:t>isolates were identified by multiplex-PCR (M-PCR)</w:t>
      </w:r>
      <w:r w:rsidR="00B52115" w:rsidRPr="00654618">
        <w:rPr>
          <w:color w:val="000000" w:themeColor="text1"/>
          <w:lang w:val="en-US"/>
        </w:rPr>
        <w:t>.</w:t>
      </w:r>
      <w:r w:rsidR="005D1CD1" w:rsidRPr="005D1CD1">
        <w:rPr>
          <w:b/>
          <w:color w:val="000000" w:themeColor="text1"/>
          <w:lang w:val="en-US"/>
        </w:rPr>
        <w:fldChar w:fldCharType="begin">
          <w:fldData xml:space="preserve">PFJlZm1hbj48Q2l0ZT48QXV0aG9yPkdhcnphLVJhbW9zPC9BdXRob3I+PFllYXI+MjAxNTwvWWVh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==
</w:fldData>
        </w:fldChar>
      </w:r>
      <w:r w:rsidR="005D1CD1" w:rsidRPr="005D1CD1">
        <w:rPr>
          <w:b/>
          <w:color w:val="000000" w:themeColor="text1"/>
          <w:lang w:val="en-US"/>
        </w:rPr>
        <w:instrText xml:space="preserve"> ADDIN REFMGR.CITE </w:instrText>
      </w:r>
      <w:r w:rsidR="005D1CD1" w:rsidRPr="005D1CD1">
        <w:rPr>
          <w:b/>
          <w:color w:val="000000" w:themeColor="text1"/>
          <w:lang w:val="en-US"/>
        </w:rPr>
        <w:fldChar w:fldCharType="begin">
          <w:fldData xml:space="preserve">PFJlZm1hbj48Q2l0ZT48QXV0aG9yPkdhcnphLVJhbW9zPC9BdXRob3I+PFllYXI+MjAxNTwvWWVh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==
</w:fldData>
        </w:fldChar>
      </w:r>
      <w:r w:rsidR="005D1CD1" w:rsidRPr="005D1CD1">
        <w:rPr>
          <w:b/>
          <w:color w:val="000000" w:themeColor="text1"/>
          <w:lang w:val="en-US"/>
        </w:rPr>
        <w:instrText xml:space="preserve"> ADDIN EN.CITE.DATA </w:instrText>
      </w:r>
      <w:r w:rsidR="005D1CD1" w:rsidRPr="005D1CD1">
        <w:rPr>
          <w:b/>
          <w:color w:val="000000" w:themeColor="text1"/>
          <w:lang w:val="en-US"/>
        </w:rPr>
      </w:r>
      <w:r w:rsidR="005D1CD1" w:rsidRPr="005D1CD1">
        <w:rPr>
          <w:b/>
          <w:color w:val="000000" w:themeColor="text1"/>
          <w:lang w:val="en-US"/>
        </w:rPr>
        <w:fldChar w:fldCharType="end"/>
      </w:r>
      <w:r w:rsidR="005D1CD1" w:rsidRPr="005D1CD1">
        <w:rPr>
          <w:b/>
          <w:color w:val="000000" w:themeColor="text1"/>
          <w:lang w:val="en-US"/>
        </w:rPr>
      </w:r>
      <w:r w:rsidR="005D1CD1" w:rsidRPr="005D1CD1">
        <w:rPr>
          <w:b/>
          <w:color w:val="000000" w:themeColor="text1"/>
          <w:lang w:val="en-US"/>
        </w:rPr>
        <w:fldChar w:fldCharType="separate"/>
      </w:r>
      <w:r w:rsidR="005D1CD1" w:rsidRPr="005D1CD1">
        <w:rPr>
          <w:b/>
          <w:noProof/>
          <w:color w:val="000000" w:themeColor="text1"/>
          <w:vertAlign w:val="superscript"/>
          <w:lang w:val="en-US"/>
        </w:rPr>
        <w:t>9</w:t>
      </w:r>
      <w:r w:rsidR="005D1CD1" w:rsidRPr="005D1CD1">
        <w:rPr>
          <w:b/>
          <w:color w:val="000000" w:themeColor="text1"/>
          <w:lang w:val="en-US"/>
        </w:rPr>
        <w:fldChar w:fldCharType="end"/>
      </w:r>
    </w:p>
    <w:p w14:paraId="367BE9C0" w14:textId="77777777" w:rsidR="00D14549" w:rsidRPr="00654618" w:rsidRDefault="00D14549" w:rsidP="00D14549">
      <w:pPr>
        <w:rPr>
          <w:color w:val="000000" w:themeColor="text1"/>
          <w:lang w:val="en-US"/>
        </w:rPr>
      </w:pPr>
    </w:p>
    <w:p w14:paraId="4AC33A8C" w14:textId="793DC912" w:rsidR="00D14549" w:rsidRPr="00654618" w:rsidRDefault="00D14549" w:rsidP="00D14549">
      <w:pPr>
        <w:rPr>
          <w:color w:val="000000" w:themeColor="text1"/>
          <w:lang w:val="en-US"/>
        </w:rPr>
      </w:pPr>
    </w:p>
    <w:p w14:paraId="52579FD7" w14:textId="069BCEF4" w:rsidR="00246F35" w:rsidRPr="00654618" w:rsidRDefault="00246F35" w:rsidP="00D14549">
      <w:pPr>
        <w:rPr>
          <w:color w:val="000000" w:themeColor="text1"/>
          <w:lang w:val="en-US"/>
        </w:rPr>
      </w:pPr>
    </w:p>
    <w:p w14:paraId="225F23EF" w14:textId="36F251A1" w:rsidR="00246F35" w:rsidRPr="00654618" w:rsidRDefault="00246F35" w:rsidP="00D14549">
      <w:pPr>
        <w:rPr>
          <w:color w:val="000000" w:themeColor="text1"/>
          <w:lang w:val="en-US"/>
        </w:rPr>
      </w:pPr>
      <w:bookmarkStart w:id="0" w:name="_GoBack"/>
      <w:bookmarkEnd w:id="0"/>
    </w:p>
    <w:p w14:paraId="0932641C" w14:textId="6D3738BF" w:rsidR="00246F35" w:rsidRPr="00654618" w:rsidRDefault="00246F35" w:rsidP="00D14549">
      <w:pPr>
        <w:rPr>
          <w:color w:val="000000" w:themeColor="text1"/>
          <w:lang w:val="en-US"/>
        </w:rPr>
      </w:pPr>
    </w:p>
    <w:p w14:paraId="7A88E886" w14:textId="77777777" w:rsidR="00246F35" w:rsidRPr="00654618" w:rsidRDefault="00246F35" w:rsidP="00D14549">
      <w:pPr>
        <w:rPr>
          <w:color w:val="000000" w:themeColor="text1"/>
          <w:lang w:val="en-US"/>
        </w:rPr>
      </w:pPr>
    </w:p>
    <w:p w14:paraId="6FBDB77D" w14:textId="77777777" w:rsidR="00D14549" w:rsidRPr="00654618" w:rsidRDefault="00D14549" w:rsidP="00D14549">
      <w:pPr>
        <w:rPr>
          <w:color w:val="000000" w:themeColor="text1"/>
          <w:lang w:val="en-US"/>
        </w:rPr>
      </w:pPr>
      <w:r w:rsidRPr="00654618">
        <w:rPr>
          <w:color w:val="000000" w:themeColor="text1"/>
          <w:lang w:val="en-US"/>
        </w:rPr>
        <w:t xml:space="preserve">Supplementary table 2. Clinical characteristics of the cases, </w:t>
      </w:r>
      <w:r w:rsidRPr="00654618">
        <w:rPr>
          <w:i/>
          <w:iCs/>
          <w:color w:val="000000" w:themeColor="text1"/>
          <w:lang w:val="en-US"/>
        </w:rPr>
        <w:t xml:space="preserve">A. baumannii and </w:t>
      </w:r>
      <w:r w:rsidRPr="00654618">
        <w:rPr>
          <w:color w:val="000000" w:themeColor="text1"/>
          <w:lang w:val="en-US"/>
        </w:rPr>
        <w:t>antimicrobial susceptibility profile, and molecular mechanisms of resistance</w:t>
      </w:r>
    </w:p>
    <w:p w14:paraId="5C3524DA" w14:textId="77777777" w:rsidR="00D14549" w:rsidRPr="00654618" w:rsidRDefault="00D14549" w:rsidP="00D14549">
      <w:pPr>
        <w:rPr>
          <w:color w:val="000000" w:themeColor="text1"/>
          <w:lang w:val="en-US"/>
        </w:rPr>
      </w:pPr>
    </w:p>
    <w:p w14:paraId="71726739" w14:textId="77777777" w:rsidR="00D14549" w:rsidRPr="00654618" w:rsidRDefault="00D14549" w:rsidP="00D14549">
      <w:pPr>
        <w:rPr>
          <w:color w:val="000000" w:themeColor="text1"/>
          <w:lang w:val="en-US"/>
        </w:rPr>
      </w:pPr>
    </w:p>
    <w:tbl>
      <w:tblPr>
        <w:tblStyle w:val="Tablaconcuadrcula"/>
        <w:tblpPr w:leftFromText="141" w:rightFromText="141" w:vertAnchor="page" w:horzAnchor="margin" w:tblpY="2051"/>
        <w:tblW w:w="1347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000" w:firstRow="0" w:lastRow="0" w:firstColumn="0" w:lastColumn="0" w:noHBand="0" w:noVBand="0"/>
      </w:tblPr>
      <w:tblGrid>
        <w:gridCol w:w="3512"/>
        <w:gridCol w:w="1985"/>
        <w:gridCol w:w="1984"/>
        <w:gridCol w:w="1899"/>
        <w:gridCol w:w="1928"/>
        <w:gridCol w:w="2171"/>
      </w:tblGrid>
      <w:tr w:rsidR="00246F35" w:rsidRPr="00654618" w14:paraId="24DA3E05" w14:textId="77777777" w:rsidTr="0083081D">
        <w:trPr>
          <w:trHeight w:val="269"/>
        </w:trPr>
        <w:tc>
          <w:tcPr>
            <w:tcW w:w="3512" w:type="dxa"/>
            <w:tcBorders>
              <w:top w:val="single" w:sz="4" w:space="0" w:color="auto"/>
              <w:bottom w:val="single" w:sz="4" w:space="0" w:color="auto"/>
            </w:tcBorders>
          </w:tcPr>
          <w:p w14:paraId="7C9F6F62" w14:textId="77777777" w:rsidR="00246F35" w:rsidRPr="00654618" w:rsidRDefault="00246F35" w:rsidP="00246F35">
            <w:pPr>
              <w:rPr>
                <w:b/>
                <w:color w:val="000000" w:themeColor="text1"/>
                <w:lang w:val="en-US"/>
              </w:rPr>
            </w:pPr>
            <w:r w:rsidRPr="00654618">
              <w:rPr>
                <w:b/>
                <w:color w:val="000000" w:themeColor="text1"/>
                <w:lang w:val="en-US"/>
              </w:rPr>
              <w:t>Isolate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14:paraId="0B80FE63" w14:textId="77777777" w:rsidR="00246F35" w:rsidRPr="00654618" w:rsidRDefault="00246F35" w:rsidP="00246F35">
            <w:pPr>
              <w:jc w:val="center"/>
              <w:rPr>
                <w:b/>
                <w:color w:val="000000" w:themeColor="text1"/>
                <w:lang w:val="en-US"/>
              </w:rPr>
            </w:pPr>
            <w:r w:rsidRPr="00654618">
              <w:rPr>
                <w:b/>
                <w:color w:val="000000" w:themeColor="text1"/>
                <w:lang w:val="en-US"/>
              </w:rPr>
              <w:t>12918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</w:tcPr>
          <w:p w14:paraId="6EABD223" w14:textId="77777777" w:rsidR="00246F35" w:rsidRPr="00654618" w:rsidRDefault="00246F35" w:rsidP="00246F35">
            <w:pPr>
              <w:jc w:val="center"/>
              <w:rPr>
                <w:b/>
                <w:color w:val="000000" w:themeColor="text1"/>
                <w:lang w:val="en-US"/>
              </w:rPr>
            </w:pPr>
            <w:r w:rsidRPr="00654618">
              <w:rPr>
                <w:b/>
                <w:color w:val="000000" w:themeColor="text1"/>
                <w:lang w:val="en-US"/>
              </w:rPr>
              <w:t>12920</w:t>
            </w:r>
          </w:p>
        </w:tc>
        <w:tc>
          <w:tcPr>
            <w:tcW w:w="1899" w:type="dxa"/>
            <w:tcBorders>
              <w:top w:val="single" w:sz="4" w:space="0" w:color="auto"/>
              <w:bottom w:val="single" w:sz="4" w:space="0" w:color="auto"/>
            </w:tcBorders>
          </w:tcPr>
          <w:p w14:paraId="50A96F11" w14:textId="77777777" w:rsidR="00246F35" w:rsidRPr="00654618" w:rsidRDefault="00246F35" w:rsidP="00246F35">
            <w:pPr>
              <w:jc w:val="center"/>
              <w:rPr>
                <w:b/>
                <w:color w:val="000000" w:themeColor="text1"/>
                <w:lang w:val="en-US"/>
              </w:rPr>
            </w:pPr>
            <w:r w:rsidRPr="00654618">
              <w:rPr>
                <w:b/>
                <w:color w:val="000000" w:themeColor="text1"/>
                <w:lang w:val="en-US"/>
              </w:rPr>
              <w:t>12921</w:t>
            </w:r>
          </w:p>
        </w:tc>
        <w:tc>
          <w:tcPr>
            <w:tcW w:w="1928" w:type="dxa"/>
            <w:tcBorders>
              <w:top w:val="single" w:sz="4" w:space="0" w:color="auto"/>
              <w:bottom w:val="single" w:sz="4" w:space="0" w:color="auto"/>
            </w:tcBorders>
          </w:tcPr>
          <w:p w14:paraId="0F16BDD0" w14:textId="77777777" w:rsidR="00246F35" w:rsidRPr="00654618" w:rsidRDefault="00246F35" w:rsidP="00246F35">
            <w:pPr>
              <w:jc w:val="center"/>
              <w:rPr>
                <w:b/>
                <w:color w:val="000000" w:themeColor="text1"/>
                <w:lang w:val="en-US"/>
              </w:rPr>
            </w:pPr>
            <w:r w:rsidRPr="00654618">
              <w:rPr>
                <w:b/>
                <w:color w:val="000000" w:themeColor="text1"/>
                <w:lang w:val="en-US"/>
              </w:rPr>
              <w:t>12922</w:t>
            </w:r>
          </w:p>
        </w:tc>
        <w:tc>
          <w:tcPr>
            <w:tcW w:w="2171" w:type="dxa"/>
            <w:tcBorders>
              <w:top w:val="single" w:sz="4" w:space="0" w:color="auto"/>
              <w:bottom w:val="single" w:sz="4" w:space="0" w:color="auto"/>
            </w:tcBorders>
          </w:tcPr>
          <w:p w14:paraId="767C97D8" w14:textId="77777777" w:rsidR="00246F35" w:rsidRPr="00654618" w:rsidRDefault="00246F35" w:rsidP="00246F35">
            <w:pPr>
              <w:jc w:val="center"/>
              <w:rPr>
                <w:b/>
                <w:color w:val="000000" w:themeColor="text1"/>
                <w:lang w:val="en-US"/>
              </w:rPr>
            </w:pPr>
            <w:r w:rsidRPr="00654618">
              <w:rPr>
                <w:b/>
                <w:color w:val="000000" w:themeColor="text1"/>
                <w:lang w:val="en-US"/>
              </w:rPr>
              <w:t>12923</w:t>
            </w:r>
          </w:p>
        </w:tc>
      </w:tr>
      <w:tr w:rsidR="00246F35" w:rsidRPr="00654618" w14:paraId="1644EA36" w14:textId="77777777" w:rsidTr="0083081D">
        <w:trPr>
          <w:trHeight w:val="286"/>
        </w:trPr>
        <w:tc>
          <w:tcPr>
            <w:tcW w:w="3512" w:type="dxa"/>
            <w:tcBorders>
              <w:top w:val="single" w:sz="4" w:space="0" w:color="auto"/>
            </w:tcBorders>
          </w:tcPr>
          <w:p w14:paraId="638A05BA" w14:textId="77777777" w:rsidR="00246F35" w:rsidRPr="00654618" w:rsidRDefault="00246F35" w:rsidP="00246F35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Age (yr)/sex</w:t>
            </w:r>
          </w:p>
        </w:tc>
        <w:tc>
          <w:tcPr>
            <w:tcW w:w="1985" w:type="dxa"/>
            <w:tcBorders>
              <w:top w:val="single" w:sz="4" w:space="0" w:color="auto"/>
            </w:tcBorders>
          </w:tcPr>
          <w:p w14:paraId="410AAE73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8/M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51D3519C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M</w:t>
            </w:r>
          </w:p>
        </w:tc>
        <w:tc>
          <w:tcPr>
            <w:tcW w:w="1899" w:type="dxa"/>
            <w:tcBorders>
              <w:top w:val="single" w:sz="4" w:space="0" w:color="auto"/>
            </w:tcBorders>
          </w:tcPr>
          <w:p w14:paraId="32EEB3BA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0,1/M</w:t>
            </w:r>
          </w:p>
        </w:tc>
        <w:tc>
          <w:tcPr>
            <w:tcW w:w="1928" w:type="dxa"/>
            <w:tcBorders>
              <w:top w:val="single" w:sz="4" w:space="0" w:color="auto"/>
            </w:tcBorders>
          </w:tcPr>
          <w:p w14:paraId="0A71A92F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0,1/F</w:t>
            </w:r>
          </w:p>
        </w:tc>
        <w:tc>
          <w:tcPr>
            <w:tcW w:w="2171" w:type="dxa"/>
            <w:tcBorders>
              <w:top w:val="single" w:sz="4" w:space="0" w:color="auto"/>
            </w:tcBorders>
          </w:tcPr>
          <w:p w14:paraId="457435E8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0,1/M</w:t>
            </w:r>
          </w:p>
        </w:tc>
      </w:tr>
      <w:tr w:rsidR="00246F35" w:rsidRPr="00654618" w14:paraId="63EE2C23" w14:textId="77777777" w:rsidTr="0083081D">
        <w:tc>
          <w:tcPr>
            <w:tcW w:w="3512" w:type="dxa"/>
          </w:tcPr>
          <w:p w14:paraId="6CD9E6CA" w14:textId="77777777" w:rsidR="00246F35" w:rsidRPr="00654618" w:rsidRDefault="00246F35" w:rsidP="00246F35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Origin of the sample</w:t>
            </w:r>
          </w:p>
        </w:tc>
        <w:tc>
          <w:tcPr>
            <w:tcW w:w="1985" w:type="dxa"/>
          </w:tcPr>
          <w:p w14:paraId="7E77D707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Catheter central</w:t>
            </w:r>
          </w:p>
        </w:tc>
        <w:tc>
          <w:tcPr>
            <w:tcW w:w="1984" w:type="dxa"/>
          </w:tcPr>
          <w:p w14:paraId="56812D4A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Oropharynx</w:t>
            </w:r>
          </w:p>
        </w:tc>
        <w:tc>
          <w:tcPr>
            <w:tcW w:w="1899" w:type="dxa"/>
          </w:tcPr>
          <w:p w14:paraId="34B35290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VAP</w:t>
            </w:r>
          </w:p>
        </w:tc>
        <w:tc>
          <w:tcPr>
            <w:tcW w:w="1928" w:type="dxa"/>
          </w:tcPr>
          <w:p w14:paraId="5E73409E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VAP</w:t>
            </w:r>
          </w:p>
        </w:tc>
        <w:tc>
          <w:tcPr>
            <w:tcW w:w="2171" w:type="dxa"/>
          </w:tcPr>
          <w:p w14:paraId="0682D33B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Nose</w:t>
            </w:r>
          </w:p>
        </w:tc>
      </w:tr>
      <w:tr w:rsidR="00246F35" w:rsidRPr="00654618" w14:paraId="1C36FD39" w14:textId="77777777" w:rsidTr="0083081D">
        <w:tc>
          <w:tcPr>
            <w:tcW w:w="3512" w:type="dxa"/>
          </w:tcPr>
          <w:p w14:paraId="43203346" w14:textId="77777777" w:rsidR="00246F35" w:rsidRPr="00654618" w:rsidRDefault="00246F35" w:rsidP="00246F35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Ward</w:t>
            </w:r>
          </w:p>
        </w:tc>
        <w:tc>
          <w:tcPr>
            <w:tcW w:w="1985" w:type="dxa"/>
          </w:tcPr>
          <w:p w14:paraId="455BE83C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Pediatric</w:t>
            </w:r>
          </w:p>
        </w:tc>
        <w:tc>
          <w:tcPr>
            <w:tcW w:w="1984" w:type="dxa"/>
          </w:tcPr>
          <w:p w14:paraId="71E91D89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Internal Medicine</w:t>
            </w:r>
          </w:p>
        </w:tc>
        <w:tc>
          <w:tcPr>
            <w:tcW w:w="1899" w:type="dxa"/>
          </w:tcPr>
          <w:p w14:paraId="171F0583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ICU</w:t>
            </w:r>
          </w:p>
        </w:tc>
        <w:tc>
          <w:tcPr>
            <w:tcW w:w="1928" w:type="dxa"/>
          </w:tcPr>
          <w:p w14:paraId="1C232611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ICU</w:t>
            </w:r>
          </w:p>
        </w:tc>
        <w:tc>
          <w:tcPr>
            <w:tcW w:w="2171" w:type="dxa"/>
          </w:tcPr>
          <w:p w14:paraId="0B782BDA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ICU</w:t>
            </w:r>
          </w:p>
        </w:tc>
      </w:tr>
      <w:tr w:rsidR="00246F35" w:rsidRPr="00654618" w14:paraId="425D02FA" w14:textId="77777777" w:rsidTr="0083081D">
        <w:tc>
          <w:tcPr>
            <w:tcW w:w="3512" w:type="dxa"/>
          </w:tcPr>
          <w:p w14:paraId="049D41F0" w14:textId="77777777" w:rsidR="00246F35" w:rsidRPr="00654618" w:rsidRDefault="00246F35" w:rsidP="00246F35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Isolate date (day/mo/yr)</w:t>
            </w:r>
          </w:p>
        </w:tc>
        <w:tc>
          <w:tcPr>
            <w:tcW w:w="1985" w:type="dxa"/>
          </w:tcPr>
          <w:p w14:paraId="1FF73994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30/05/2016</w:t>
            </w:r>
          </w:p>
        </w:tc>
        <w:tc>
          <w:tcPr>
            <w:tcW w:w="1984" w:type="dxa"/>
          </w:tcPr>
          <w:p w14:paraId="6A68AEBE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5/06/2016</w:t>
            </w:r>
          </w:p>
        </w:tc>
        <w:tc>
          <w:tcPr>
            <w:tcW w:w="1899" w:type="dxa"/>
          </w:tcPr>
          <w:p w14:paraId="4D048FE8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0/06/2016</w:t>
            </w:r>
          </w:p>
        </w:tc>
        <w:tc>
          <w:tcPr>
            <w:tcW w:w="1928" w:type="dxa"/>
          </w:tcPr>
          <w:p w14:paraId="43118BCD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7/06/2016</w:t>
            </w:r>
          </w:p>
        </w:tc>
        <w:tc>
          <w:tcPr>
            <w:tcW w:w="2171" w:type="dxa"/>
          </w:tcPr>
          <w:p w14:paraId="132D0D1E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7/06/2016</w:t>
            </w:r>
          </w:p>
        </w:tc>
      </w:tr>
      <w:tr w:rsidR="00246F35" w:rsidRPr="00654618" w14:paraId="647EC301" w14:textId="77777777" w:rsidTr="0083081D">
        <w:tc>
          <w:tcPr>
            <w:tcW w:w="3512" w:type="dxa"/>
          </w:tcPr>
          <w:p w14:paraId="05480AD0" w14:textId="77777777" w:rsidR="00246F35" w:rsidRPr="00654618" w:rsidRDefault="00246F35" w:rsidP="00246F35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MIC (µg/mL)</w:t>
            </w:r>
          </w:p>
        </w:tc>
        <w:tc>
          <w:tcPr>
            <w:tcW w:w="1985" w:type="dxa"/>
          </w:tcPr>
          <w:p w14:paraId="37D386CF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</w:p>
        </w:tc>
        <w:tc>
          <w:tcPr>
            <w:tcW w:w="1984" w:type="dxa"/>
          </w:tcPr>
          <w:p w14:paraId="48E78459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</w:p>
        </w:tc>
        <w:tc>
          <w:tcPr>
            <w:tcW w:w="1899" w:type="dxa"/>
          </w:tcPr>
          <w:p w14:paraId="74CD194E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</w:p>
        </w:tc>
        <w:tc>
          <w:tcPr>
            <w:tcW w:w="1928" w:type="dxa"/>
          </w:tcPr>
          <w:p w14:paraId="7B50B068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</w:p>
        </w:tc>
        <w:tc>
          <w:tcPr>
            <w:tcW w:w="2171" w:type="dxa"/>
          </w:tcPr>
          <w:p w14:paraId="618C7559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</w:p>
        </w:tc>
      </w:tr>
      <w:tr w:rsidR="00246F35" w:rsidRPr="00654618" w14:paraId="7EC1B8DC" w14:textId="77777777" w:rsidTr="0083081D">
        <w:tc>
          <w:tcPr>
            <w:tcW w:w="3512" w:type="dxa"/>
          </w:tcPr>
          <w:p w14:paraId="6E0BD7E0" w14:textId="77777777" w:rsidR="00246F35" w:rsidRPr="00654618" w:rsidRDefault="00246F35" w:rsidP="00246F35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Ceftazidime</w:t>
            </w:r>
          </w:p>
        </w:tc>
        <w:tc>
          <w:tcPr>
            <w:tcW w:w="1985" w:type="dxa"/>
          </w:tcPr>
          <w:p w14:paraId="57659666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256</w:t>
            </w:r>
          </w:p>
        </w:tc>
        <w:tc>
          <w:tcPr>
            <w:tcW w:w="1984" w:type="dxa"/>
          </w:tcPr>
          <w:p w14:paraId="6F47A1CA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28</w:t>
            </w:r>
          </w:p>
        </w:tc>
        <w:tc>
          <w:tcPr>
            <w:tcW w:w="1899" w:type="dxa"/>
          </w:tcPr>
          <w:p w14:paraId="2A16C150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28</w:t>
            </w:r>
          </w:p>
        </w:tc>
        <w:tc>
          <w:tcPr>
            <w:tcW w:w="1928" w:type="dxa"/>
          </w:tcPr>
          <w:p w14:paraId="4602E883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256</w:t>
            </w:r>
          </w:p>
        </w:tc>
        <w:tc>
          <w:tcPr>
            <w:tcW w:w="2171" w:type="dxa"/>
          </w:tcPr>
          <w:p w14:paraId="789ECA3F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256</w:t>
            </w:r>
          </w:p>
        </w:tc>
      </w:tr>
      <w:tr w:rsidR="00246F35" w:rsidRPr="00654618" w14:paraId="6E872F57" w14:textId="77777777" w:rsidTr="0083081D">
        <w:tc>
          <w:tcPr>
            <w:tcW w:w="3512" w:type="dxa"/>
          </w:tcPr>
          <w:p w14:paraId="68DDD85D" w14:textId="77777777" w:rsidR="00246F35" w:rsidRPr="00654618" w:rsidRDefault="00246F35" w:rsidP="00246F35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Cefotaxime</w:t>
            </w:r>
          </w:p>
        </w:tc>
        <w:tc>
          <w:tcPr>
            <w:tcW w:w="1985" w:type="dxa"/>
          </w:tcPr>
          <w:p w14:paraId="21C25F26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256</w:t>
            </w:r>
          </w:p>
        </w:tc>
        <w:tc>
          <w:tcPr>
            <w:tcW w:w="1984" w:type="dxa"/>
          </w:tcPr>
          <w:p w14:paraId="38C8F5D8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256</w:t>
            </w:r>
          </w:p>
        </w:tc>
        <w:tc>
          <w:tcPr>
            <w:tcW w:w="1899" w:type="dxa"/>
          </w:tcPr>
          <w:p w14:paraId="108C2C6C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256</w:t>
            </w:r>
          </w:p>
        </w:tc>
        <w:tc>
          <w:tcPr>
            <w:tcW w:w="1928" w:type="dxa"/>
          </w:tcPr>
          <w:p w14:paraId="6C90F39D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256</w:t>
            </w:r>
          </w:p>
        </w:tc>
        <w:tc>
          <w:tcPr>
            <w:tcW w:w="2171" w:type="dxa"/>
          </w:tcPr>
          <w:p w14:paraId="0FDEB9B6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256</w:t>
            </w:r>
          </w:p>
        </w:tc>
      </w:tr>
      <w:tr w:rsidR="00246F35" w:rsidRPr="00654618" w14:paraId="3B9D4983" w14:textId="77777777" w:rsidTr="0083081D">
        <w:tc>
          <w:tcPr>
            <w:tcW w:w="3512" w:type="dxa"/>
          </w:tcPr>
          <w:p w14:paraId="53300D99" w14:textId="77777777" w:rsidR="00246F35" w:rsidRPr="00654618" w:rsidRDefault="00246F35" w:rsidP="00246F35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Gentamicin</w:t>
            </w:r>
          </w:p>
        </w:tc>
        <w:tc>
          <w:tcPr>
            <w:tcW w:w="1985" w:type="dxa"/>
          </w:tcPr>
          <w:p w14:paraId="75867D1F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28</w:t>
            </w:r>
          </w:p>
        </w:tc>
        <w:tc>
          <w:tcPr>
            <w:tcW w:w="1984" w:type="dxa"/>
          </w:tcPr>
          <w:p w14:paraId="437B0699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6</w:t>
            </w:r>
          </w:p>
        </w:tc>
        <w:tc>
          <w:tcPr>
            <w:tcW w:w="1899" w:type="dxa"/>
          </w:tcPr>
          <w:p w14:paraId="61B8EAA1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6</w:t>
            </w:r>
          </w:p>
        </w:tc>
        <w:tc>
          <w:tcPr>
            <w:tcW w:w="1928" w:type="dxa"/>
          </w:tcPr>
          <w:p w14:paraId="0E0E1488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28</w:t>
            </w:r>
          </w:p>
        </w:tc>
        <w:tc>
          <w:tcPr>
            <w:tcW w:w="2171" w:type="dxa"/>
          </w:tcPr>
          <w:p w14:paraId="4D366A6A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28</w:t>
            </w:r>
          </w:p>
        </w:tc>
      </w:tr>
      <w:tr w:rsidR="00246F35" w:rsidRPr="00654618" w14:paraId="61B3673F" w14:textId="77777777" w:rsidTr="0083081D">
        <w:tc>
          <w:tcPr>
            <w:tcW w:w="3512" w:type="dxa"/>
          </w:tcPr>
          <w:p w14:paraId="1C19FABD" w14:textId="72FE2AD0" w:rsidR="00246F35" w:rsidRPr="00654618" w:rsidRDefault="0028642C" w:rsidP="00246F35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Levofloxacin</w:t>
            </w:r>
          </w:p>
        </w:tc>
        <w:tc>
          <w:tcPr>
            <w:tcW w:w="1985" w:type="dxa"/>
          </w:tcPr>
          <w:p w14:paraId="2BB4D777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32</w:t>
            </w:r>
          </w:p>
        </w:tc>
        <w:tc>
          <w:tcPr>
            <w:tcW w:w="1984" w:type="dxa"/>
          </w:tcPr>
          <w:p w14:paraId="53BAA98D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8</w:t>
            </w:r>
          </w:p>
        </w:tc>
        <w:tc>
          <w:tcPr>
            <w:tcW w:w="1899" w:type="dxa"/>
          </w:tcPr>
          <w:p w14:paraId="3B075E57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8</w:t>
            </w:r>
          </w:p>
        </w:tc>
        <w:tc>
          <w:tcPr>
            <w:tcW w:w="1928" w:type="dxa"/>
          </w:tcPr>
          <w:p w14:paraId="24BAFA76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6</w:t>
            </w:r>
          </w:p>
        </w:tc>
        <w:tc>
          <w:tcPr>
            <w:tcW w:w="2171" w:type="dxa"/>
          </w:tcPr>
          <w:p w14:paraId="342745F4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6</w:t>
            </w:r>
          </w:p>
        </w:tc>
      </w:tr>
      <w:tr w:rsidR="00246F35" w:rsidRPr="00654618" w14:paraId="06BBE256" w14:textId="77777777" w:rsidTr="0083081D">
        <w:tc>
          <w:tcPr>
            <w:tcW w:w="3512" w:type="dxa"/>
          </w:tcPr>
          <w:p w14:paraId="3A8CD246" w14:textId="77777777" w:rsidR="00246F35" w:rsidRPr="00654618" w:rsidRDefault="00246F35" w:rsidP="00246F35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Imipenem</w:t>
            </w:r>
          </w:p>
        </w:tc>
        <w:tc>
          <w:tcPr>
            <w:tcW w:w="1985" w:type="dxa"/>
          </w:tcPr>
          <w:p w14:paraId="476BA0F8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56</w:t>
            </w:r>
          </w:p>
        </w:tc>
        <w:tc>
          <w:tcPr>
            <w:tcW w:w="1984" w:type="dxa"/>
          </w:tcPr>
          <w:p w14:paraId="070B2642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64</w:t>
            </w:r>
          </w:p>
        </w:tc>
        <w:tc>
          <w:tcPr>
            <w:tcW w:w="1899" w:type="dxa"/>
          </w:tcPr>
          <w:p w14:paraId="51C7757C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64</w:t>
            </w:r>
          </w:p>
        </w:tc>
        <w:tc>
          <w:tcPr>
            <w:tcW w:w="1928" w:type="dxa"/>
          </w:tcPr>
          <w:p w14:paraId="6BF30922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256</w:t>
            </w:r>
          </w:p>
        </w:tc>
        <w:tc>
          <w:tcPr>
            <w:tcW w:w="2171" w:type="dxa"/>
          </w:tcPr>
          <w:p w14:paraId="65B25D8D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256</w:t>
            </w:r>
          </w:p>
        </w:tc>
      </w:tr>
      <w:tr w:rsidR="00246F35" w:rsidRPr="00654618" w14:paraId="6C35EF2B" w14:textId="77777777" w:rsidTr="0083081D">
        <w:tc>
          <w:tcPr>
            <w:tcW w:w="3512" w:type="dxa"/>
          </w:tcPr>
          <w:p w14:paraId="70E6B73C" w14:textId="77777777" w:rsidR="00246F35" w:rsidRPr="00654618" w:rsidRDefault="00246F35" w:rsidP="00246F35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Meropenem</w:t>
            </w:r>
          </w:p>
        </w:tc>
        <w:tc>
          <w:tcPr>
            <w:tcW w:w="1985" w:type="dxa"/>
          </w:tcPr>
          <w:p w14:paraId="5E106943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56</w:t>
            </w:r>
          </w:p>
        </w:tc>
        <w:tc>
          <w:tcPr>
            <w:tcW w:w="1984" w:type="dxa"/>
          </w:tcPr>
          <w:p w14:paraId="36A321E8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28</w:t>
            </w:r>
          </w:p>
        </w:tc>
        <w:tc>
          <w:tcPr>
            <w:tcW w:w="1899" w:type="dxa"/>
          </w:tcPr>
          <w:p w14:paraId="2B5890B5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28</w:t>
            </w:r>
          </w:p>
        </w:tc>
        <w:tc>
          <w:tcPr>
            <w:tcW w:w="1928" w:type="dxa"/>
          </w:tcPr>
          <w:p w14:paraId="7FB437E8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56</w:t>
            </w:r>
          </w:p>
        </w:tc>
        <w:tc>
          <w:tcPr>
            <w:tcW w:w="2171" w:type="dxa"/>
          </w:tcPr>
          <w:p w14:paraId="3FD1BC69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56</w:t>
            </w:r>
          </w:p>
        </w:tc>
      </w:tr>
      <w:tr w:rsidR="00246F35" w:rsidRPr="00654618" w14:paraId="6A9ECABE" w14:textId="77777777" w:rsidTr="0083081D">
        <w:tc>
          <w:tcPr>
            <w:tcW w:w="3512" w:type="dxa"/>
          </w:tcPr>
          <w:p w14:paraId="6C253B74" w14:textId="1BBD7599" w:rsidR="00246F35" w:rsidRPr="00654618" w:rsidRDefault="0028642C" w:rsidP="00246F35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Tetracycline</w:t>
            </w:r>
          </w:p>
        </w:tc>
        <w:tc>
          <w:tcPr>
            <w:tcW w:w="1985" w:type="dxa"/>
          </w:tcPr>
          <w:p w14:paraId="6B66D4A3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28</w:t>
            </w:r>
          </w:p>
        </w:tc>
        <w:tc>
          <w:tcPr>
            <w:tcW w:w="1984" w:type="dxa"/>
          </w:tcPr>
          <w:p w14:paraId="62F86906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4</w:t>
            </w:r>
          </w:p>
        </w:tc>
        <w:tc>
          <w:tcPr>
            <w:tcW w:w="1899" w:type="dxa"/>
          </w:tcPr>
          <w:p w14:paraId="6EE1F61A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4</w:t>
            </w:r>
          </w:p>
        </w:tc>
        <w:tc>
          <w:tcPr>
            <w:tcW w:w="1928" w:type="dxa"/>
          </w:tcPr>
          <w:p w14:paraId="6DAB2500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28</w:t>
            </w:r>
          </w:p>
        </w:tc>
        <w:tc>
          <w:tcPr>
            <w:tcW w:w="2171" w:type="dxa"/>
          </w:tcPr>
          <w:p w14:paraId="59B75E05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28</w:t>
            </w:r>
          </w:p>
        </w:tc>
      </w:tr>
      <w:tr w:rsidR="00246F35" w:rsidRPr="00654618" w14:paraId="372AB6E2" w14:textId="77777777" w:rsidTr="0083081D">
        <w:tc>
          <w:tcPr>
            <w:tcW w:w="3512" w:type="dxa"/>
          </w:tcPr>
          <w:p w14:paraId="68D4CE90" w14:textId="77777777" w:rsidR="00246F35" w:rsidRPr="00654618" w:rsidRDefault="00246F35" w:rsidP="00246F35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Colistin</w:t>
            </w:r>
          </w:p>
        </w:tc>
        <w:tc>
          <w:tcPr>
            <w:tcW w:w="1985" w:type="dxa"/>
          </w:tcPr>
          <w:p w14:paraId="47054799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0.125</w:t>
            </w:r>
          </w:p>
        </w:tc>
        <w:tc>
          <w:tcPr>
            <w:tcW w:w="1984" w:type="dxa"/>
          </w:tcPr>
          <w:p w14:paraId="309897E4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0.125</w:t>
            </w:r>
          </w:p>
        </w:tc>
        <w:tc>
          <w:tcPr>
            <w:tcW w:w="1899" w:type="dxa"/>
          </w:tcPr>
          <w:p w14:paraId="6907E177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0.125</w:t>
            </w:r>
          </w:p>
        </w:tc>
        <w:tc>
          <w:tcPr>
            <w:tcW w:w="1928" w:type="dxa"/>
          </w:tcPr>
          <w:p w14:paraId="6E6171B0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0.125</w:t>
            </w:r>
          </w:p>
        </w:tc>
        <w:tc>
          <w:tcPr>
            <w:tcW w:w="2171" w:type="dxa"/>
          </w:tcPr>
          <w:p w14:paraId="2B535683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0.25</w:t>
            </w:r>
          </w:p>
        </w:tc>
      </w:tr>
      <w:tr w:rsidR="00246F35" w:rsidRPr="00654618" w14:paraId="73363569" w14:textId="77777777" w:rsidTr="0083081D">
        <w:tc>
          <w:tcPr>
            <w:tcW w:w="3512" w:type="dxa"/>
          </w:tcPr>
          <w:p w14:paraId="7CB6C707" w14:textId="4E552C66" w:rsidR="00246F35" w:rsidRPr="00654618" w:rsidRDefault="00246F35" w:rsidP="00246F35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Trimethoprim/</w:t>
            </w:r>
            <w:r w:rsidR="0028642C" w:rsidRPr="00654618">
              <w:rPr>
                <w:color w:val="000000" w:themeColor="text1"/>
                <w:lang w:val="en-US"/>
              </w:rPr>
              <w:t>sulfamethoxazole</w:t>
            </w:r>
          </w:p>
        </w:tc>
        <w:tc>
          <w:tcPr>
            <w:tcW w:w="1985" w:type="dxa"/>
          </w:tcPr>
          <w:p w14:paraId="0AFE49F6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/19</w:t>
            </w:r>
          </w:p>
        </w:tc>
        <w:tc>
          <w:tcPr>
            <w:tcW w:w="1984" w:type="dxa"/>
          </w:tcPr>
          <w:p w14:paraId="586823EE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4/76</w:t>
            </w:r>
          </w:p>
        </w:tc>
        <w:tc>
          <w:tcPr>
            <w:tcW w:w="1899" w:type="dxa"/>
          </w:tcPr>
          <w:p w14:paraId="2E3738D4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4/76</w:t>
            </w:r>
          </w:p>
        </w:tc>
        <w:tc>
          <w:tcPr>
            <w:tcW w:w="1928" w:type="dxa"/>
          </w:tcPr>
          <w:p w14:paraId="178BEEEA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6/304</w:t>
            </w:r>
          </w:p>
        </w:tc>
        <w:tc>
          <w:tcPr>
            <w:tcW w:w="2171" w:type="dxa"/>
          </w:tcPr>
          <w:p w14:paraId="6E594EF0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/19</w:t>
            </w:r>
          </w:p>
        </w:tc>
      </w:tr>
      <w:tr w:rsidR="00246F35" w:rsidRPr="00654618" w14:paraId="29B04C79" w14:textId="77777777" w:rsidTr="0083081D">
        <w:tc>
          <w:tcPr>
            <w:tcW w:w="3512" w:type="dxa"/>
          </w:tcPr>
          <w:p w14:paraId="01ABF077" w14:textId="34951946" w:rsidR="00246F35" w:rsidRPr="00654618" w:rsidRDefault="0028642C" w:rsidP="00246F35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Carbapenemase</w:t>
            </w:r>
            <w:r w:rsidR="00246F35" w:rsidRPr="00654618">
              <w:rPr>
                <w:color w:val="000000" w:themeColor="text1"/>
                <w:lang w:val="en-US"/>
              </w:rPr>
              <w:t xml:space="preserve"> genes</w:t>
            </w:r>
          </w:p>
        </w:tc>
        <w:tc>
          <w:tcPr>
            <w:tcW w:w="1985" w:type="dxa"/>
          </w:tcPr>
          <w:p w14:paraId="3C34A753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NDM-1, OXA-23</w:t>
            </w:r>
          </w:p>
        </w:tc>
        <w:tc>
          <w:tcPr>
            <w:tcW w:w="1984" w:type="dxa"/>
          </w:tcPr>
          <w:p w14:paraId="4B03E76E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OXA-23</w:t>
            </w:r>
          </w:p>
        </w:tc>
        <w:tc>
          <w:tcPr>
            <w:tcW w:w="1899" w:type="dxa"/>
          </w:tcPr>
          <w:p w14:paraId="6FD2545B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OXA-23</w:t>
            </w:r>
          </w:p>
        </w:tc>
        <w:tc>
          <w:tcPr>
            <w:tcW w:w="1928" w:type="dxa"/>
          </w:tcPr>
          <w:p w14:paraId="72FB0863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NDM-1</w:t>
            </w:r>
          </w:p>
        </w:tc>
        <w:tc>
          <w:tcPr>
            <w:tcW w:w="2171" w:type="dxa"/>
          </w:tcPr>
          <w:p w14:paraId="237DBC5F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NDM-1, OXA-23</w:t>
            </w:r>
          </w:p>
        </w:tc>
      </w:tr>
      <w:tr w:rsidR="00246F35" w:rsidRPr="00654618" w14:paraId="33847E7C" w14:textId="77777777" w:rsidTr="0083081D">
        <w:tc>
          <w:tcPr>
            <w:tcW w:w="3512" w:type="dxa"/>
          </w:tcPr>
          <w:p w14:paraId="6B728E21" w14:textId="77777777" w:rsidR="00246F35" w:rsidRPr="00654618" w:rsidRDefault="00246F35" w:rsidP="00246F35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MLST</w:t>
            </w:r>
          </w:p>
        </w:tc>
        <w:tc>
          <w:tcPr>
            <w:tcW w:w="1985" w:type="dxa"/>
          </w:tcPr>
          <w:p w14:paraId="24C36F77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ST2</w:t>
            </w:r>
          </w:p>
        </w:tc>
        <w:tc>
          <w:tcPr>
            <w:tcW w:w="1984" w:type="dxa"/>
          </w:tcPr>
          <w:p w14:paraId="7897FC39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ND</w:t>
            </w:r>
          </w:p>
        </w:tc>
        <w:tc>
          <w:tcPr>
            <w:tcW w:w="1899" w:type="dxa"/>
          </w:tcPr>
          <w:p w14:paraId="79B4084C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ND</w:t>
            </w:r>
          </w:p>
        </w:tc>
        <w:tc>
          <w:tcPr>
            <w:tcW w:w="1928" w:type="dxa"/>
          </w:tcPr>
          <w:p w14:paraId="0AAF338A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ND</w:t>
            </w:r>
          </w:p>
        </w:tc>
        <w:tc>
          <w:tcPr>
            <w:tcW w:w="2171" w:type="dxa"/>
          </w:tcPr>
          <w:p w14:paraId="7E58E635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ND</w:t>
            </w:r>
          </w:p>
        </w:tc>
      </w:tr>
      <w:tr w:rsidR="00246F35" w:rsidRPr="00654618" w14:paraId="2243240D" w14:textId="77777777" w:rsidTr="0083081D">
        <w:trPr>
          <w:trHeight w:val="212"/>
        </w:trPr>
        <w:tc>
          <w:tcPr>
            <w:tcW w:w="3512" w:type="dxa"/>
            <w:tcBorders>
              <w:bottom w:val="single" w:sz="4" w:space="0" w:color="auto"/>
            </w:tcBorders>
          </w:tcPr>
          <w:p w14:paraId="7CF51F01" w14:textId="77777777" w:rsidR="00246F35" w:rsidRPr="00654618" w:rsidRDefault="00246F35" w:rsidP="00246F35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PFGE</w:t>
            </w:r>
          </w:p>
        </w:tc>
        <w:tc>
          <w:tcPr>
            <w:tcW w:w="1985" w:type="dxa"/>
            <w:tcBorders>
              <w:bottom w:val="single" w:sz="4" w:space="0" w:color="auto"/>
            </w:tcBorders>
          </w:tcPr>
          <w:p w14:paraId="62B35FE6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N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1672E22F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N</w:t>
            </w:r>
          </w:p>
        </w:tc>
        <w:tc>
          <w:tcPr>
            <w:tcW w:w="1899" w:type="dxa"/>
            <w:tcBorders>
              <w:bottom w:val="single" w:sz="4" w:space="0" w:color="auto"/>
            </w:tcBorders>
          </w:tcPr>
          <w:p w14:paraId="505BE091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N</w:t>
            </w:r>
          </w:p>
        </w:tc>
        <w:tc>
          <w:tcPr>
            <w:tcW w:w="1928" w:type="dxa"/>
            <w:tcBorders>
              <w:bottom w:val="single" w:sz="4" w:space="0" w:color="auto"/>
            </w:tcBorders>
          </w:tcPr>
          <w:p w14:paraId="6FC2FD0E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N</w:t>
            </w:r>
          </w:p>
        </w:tc>
        <w:tc>
          <w:tcPr>
            <w:tcW w:w="2171" w:type="dxa"/>
            <w:tcBorders>
              <w:bottom w:val="single" w:sz="4" w:space="0" w:color="auto"/>
            </w:tcBorders>
          </w:tcPr>
          <w:p w14:paraId="2672EEE2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N</w:t>
            </w:r>
          </w:p>
        </w:tc>
      </w:tr>
    </w:tbl>
    <w:p w14:paraId="4CEEDADC" w14:textId="77777777" w:rsidR="00D14549" w:rsidRPr="00654618" w:rsidRDefault="00D14549" w:rsidP="00D14549">
      <w:pPr>
        <w:rPr>
          <w:color w:val="000000" w:themeColor="text1"/>
          <w:lang w:val="en-US"/>
        </w:rPr>
      </w:pPr>
    </w:p>
    <w:p w14:paraId="024F0C28" w14:textId="77777777" w:rsidR="00D14549" w:rsidRPr="00654618" w:rsidRDefault="00D14549" w:rsidP="00D14549">
      <w:pPr>
        <w:rPr>
          <w:color w:val="000000" w:themeColor="text1"/>
          <w:lang w:val="en-US"/>
        </w:rPr>
      </w:pPr>
    </w:p>
    <w:p w14:paraId="2D921307" w14:textId="77777777" w:rsidR="00D14549" w:rsidRPr="00654618" w:rsidRDefault="00D14549" w:rsidP="00D14549">
      <w:pPr>
        <w:rPr>
          <w:color w:val="000000" w:themeColor="text1"/>
          <w:lang w:val="en-US"/>
        </w:rPr>
      </w:pPr>
    </w:p>
    <w:p w14:paraId="57F0CBBC" w14:textId="77777777" w:rsidR="00D14549" w:rsidRPr="00654618" w:rsidRDefault="00D14549" w:rsidP="00D14549">
      <w:pPr>
        <w:rPr>
          <w:color w:val="000000" w:themeColor="text1"/>
          <w:lang w:val="en-US"/>
        </w:rPr>
      </w:pPr>
    </w:p>
    <w:p w14:paraId="4BC4D41F" w14:textId="77777777" w:rsidR="00D14549" w:rsidRPr="00654618" w:rsidRDefault="00D14549" w:rsidP="00D14549">
      <w:pPr>
        <w:rPr>
          <w:color w:val="000000" w:themeColor="text1"/>
          <w:lang w:val="en-US"/>
        </w:rPr>
      </w:pPr>
    </w:p>
    <w:p w14:paraId="590A8785" w14:textId="77777777" w:rsidR="00D14549" w:rsidRPr="00654618" w:rsidRDefault="00D14549" w:rsidP="00D14549">
      <w:pPr>
        <w:rPr>
          <w:color w:val="000000" w:themeColor="text1"/>
          <w:lang w:val="en-US"/>
        </w:rPr>
      </w:pPr>
    </w:p>
    <w:p w14:paraId="03FDE67E" w14:textId="77777777" w:rsidR="00D14549" w:rsidRPr="00654618" w:rsidRDefault="00D14549" w:rsidP="00D14549">
      <w:pPr>
        <w:rPr>
          <w:color w:val="000000" w:themeColor="text1"/>
          <w:lang w:val="en-US"/>
        </w:rPr>
      </w:pPr>
    </w:p>
    <w:p w14:paraId="3E8015D6" w14:textId="77777777" w:rsidR="00D14549" w:rsidRPr="00654618" w:rsidRDefault="00D14549" w:rsidP="00D14549">
      <w:pPr>
        <w:rPr>
          <w:color w:val="000000" w:themeColor="text1"/>
          <w:lang w:val="en-US"/>
        </w:rPr>
      </w:pPr>
    </w:p>
    <w:p w14:paraId="52D29712" w14:textId="77777777" w:rsidR="00D14549" w:rsidRPr="00654618" w:rsidRDefault="00D14549" w:rsidP="00D14549">
      <w:pPr>
        <w:rPr>
          <w:color w:val="000000" w:themeColor="text1"/>
          <w:lang w:val="en-US"/>
        </w:rPr>
      </w:pPr>
    </w:p>
    <w:p w14:paraId="73FA6FB1" w14:textId="77777777" w:rsidR="00D14549" w:rsidRPr="00654618" w:rsidRDefault="00D14549" w:rsidP="00D14549">
      <w:pPr>
        <w:rPr>
          <w:color w:val="000000" w:themeColor="text1"/>
          <w:lang w:val="en-US"/>
        </w:rPr>
      </w:pPr>
    </w:p>
    <w:p w14:paraId="699BD78E" w14:textId="77777777" w:rsidR="00D14549" w:rsidRPr="00654618" w:rsidRDefault="00D14549" w:rsidP="00D14549">
      <w:pPr>
        <w:rPr>
          <w:color w:val="000000" w:themeColor="text1"/>
          <w:lang w:val="en-US"/>
        </w:rPr>
      </w:pPr>
    </w:p>
    <w:p w14:paraId="1AA93EFA" w14:textId="77777777" w:rsidR="00D14549" w:rsidRPr="00654618" w:rsidRDefault="00D14549" w:rsidP="00D14549">
      <w:pPr>
        <w:rPr>
          <w:color w:val="000000" w:themeColor="text1"/>
          <w:lang w:val="en-US"/>
        </w:rPr>
      </w:pPr>
    </w:p>
    <w:p w14:paraId="69E1AEDF" w14:textId="77777777" w:rsidR="00D14549" w:rsidRPr="00654618" w:rsidRDefault="00D14549" w:rsidP="00D14549">
      <w:pPr>
        <w:rPr>
          <w:color w:val="000000" w:themeColor="text1"/>
          <w:lang w:val="en-US"/>
        </w:rPr>
      </w:pPr>
    </w:p>
    <w:p w14:paraId="11FE87BE" w14:textId="77777777" w:rsidR="00D14549" w:rsidRPr="00654618" w:rsidRDefault="00D14549" w:rsidP="00D14549">
      <w:pPr>
        <w:rPr>
          <w:color w:val="000000" w:themeColor="text1"/>
          <w:lang w:val="en-US"/>
        </w:rPr>
      </w:pPr>
    </w:p>
    <w:p w14:paraId="6CAA389F" w14:textId="77777777" w:rsidR="00D14549" w:rsidRPr="00654618" w:rsidRDefault="00D14549" w:rsidP="00D14549">
      <w:pPr>
        <w:rPr>
          <w:color w:val="000000" w:themeColor="text1"/>
          <w:lang w:val="en-US"/>
        </w:rPr>
      </w:pPr>
    </w:p>
    <w:p w14:paraId="594B193B" w14:textId="77777777" w:rsidR="00D14549" w:rsidRPr="00654618" w:rsidRDefault="00D14549" w:rsidP="00D14549">
      <w:pPr>
        <w:rPr>
          <w:color w:val="000000" w:themeColor="text1"/>
          <w:lang w:val="en-US"/>
        </w:rPr>
      </w:pPr>
    </w:p>
    <w:p w14:paraId="59CE09F3" w14:textId="77777777" w:rsidR="00246F35" w:rsidRPr="00654618" w:rsidRDefault="00246F35" w:rsidP="00D14549">
      <w:pPr>
        <w:rPr>
          <w:color w:val="000000" w:themeColor="text1"/>
          <w:lang w:val="en-US"/>
        </w:rPr>
      </w:pPr>
    </w:p>
    <w:p w14:paraId="22B292FC" w14:textId="77777777" w:rsidR="00246F35" w:rsidRPr="00654618" w:rsidRDefault="00246F35" w:rsidP="00D14549">
      <w:pPr>
        <w:rPr>
          <w:color w:val="000000" w:themeColor="text1"/>
          <w:lang w:val="en-US"/>
        </w:rPr>
      </w:pPr>
    </w:p>
    <w:p w14:paraId="00DF9D3F" w14:textId="77777777" w:rsidR="00246F35" w:rsidRPr="00654618" w:rsidRDefault="00246F35" w:rsidP="00D14549">
      <w:pPr>
        <w:rPr>
          <w:color w:val="000000" w:themeColor="text1"/>
          <w:lang w:val="en-US"/>
        </w:rPr>
      </w:pPr>
    </w:p>
    <w:p w14:paraId="781E6D79" w14:textId="77777777" w:rsidR="00246F35" w:rsidRPr="00654618" w:rsidRDefault="00246F35" w:rsidP="00D14549">
      <w:pPr>
        <w:rPr>
          <w:color w:val="000000" w:themeColor="text1"/>
          <w:lang w:val="en-US"/>
        </w:rPr>
      </w:pPr>
    </w:p>
    <w:p w14:paraId="3113D4CF" w14:textId="425AC26D" w:rsidR="00D14549" w:rsidRPr="00654618" w:rsidRDefault="00D14549" w:rsidP="00D14549">
      <w:pPr>
        <w:rPr>
          <w:color w:val="000000" w:themeColor="text1"/>
          <w:lang w:val="en-US"/>
        </w:rPr>
      </w:pPr>
      <w:r w:rsidRPr="00654618">
        <w:rPr>
          <w:color w:val="000000" w:themeColor="text1"/>
          <w:lang w:val="en-US"/>
        </w:rPr>
        <w:t>Abbreviations: VAP</w:t>
      </w:r>
      <w:r w:rsidRPr="00654618">
        <w:rPr>
          <w:i/>
          <w:color w:val="000000" w:themeColor="text1"/>
          <w:lang w:val="en-US"/>
        </w:rPr>
        <w:t xml:space="preserve">, </w:t>
      </w:r>
      <w:r w:rsidRPr="00654618">
        <w:rPr>
          <w:rStyle w:val="nfasis"/>
          <w:bCs/>
          <w:i w:val="0"/>
          <w:color w:val="000000" w:themeColor="text1"/>
          <w:lang w:val="en-US"/>
        </w:rPr>
        <w:t>ventilator</w:t>
      </w:r>
      <w:r w:rsidRPr="00654618">
        <w:rPr>
          <w:i/>
          <w:color w:val="000000" w:themeColor="text1"/>
          <w:shd w:val="clear" w:color="auto" w:fill="FFFFFF"/>
          <w:lang w:val="en-US"/>
        </w:rPr>
        <w:t>-</w:t>
      </w:r>
      <w:r w:rsidRPr="00654618">
        <w:rPr>
          <w:rStyle w:val="nfasis"/>
          <w:bCs/>
          <w:i w:val="0"/>
          <w:color w:val="000000" w:themeColor="text1"/>
          <w:lang w:val="en-US"/>
        </w:rPr>
        <w:t>associated pneumonia</w:t>
      </w:r>
      <w:r w:rsidRPr="00654618">
        <w:rPr>
          <w:rStyle w:val="apple-converted-space"/>
          <w:i/>
          <w:color w:val="000000" w:themeColor="text1"/>
          <w:shd w:val="clear" w:color="auto" w:fill="FFFFFF"/>
          <w:lang w:val="en-US"/>
        </w:rPr>
        <w:t xml:space="preserve">; </w:t>
      </w:r>
      <w:r w:rsidRPr="00654618">
        <w:rPr>
          <w:i/>
          <w:color w:val="000000" w:themeColor="text1"/>
          <w:lang w:val="en-US"/>
        </w:rPr>
        <w:t>-,</w:t>
      </w:r>
      <w:r w:rsidRPr="00654618">
        <w:rPr>
          <w:color w:val="000000" w:themeColor="text1"/>
          <w:lang w:val="en-US"/>
        </w:rPr>
        <w:t xml:space="preserve"> negative; ND, Not determined.</w:t>
      </w:r>
    </w:p>
    <w:p w14:paraId="60D7E403" w14:textId="77777777" w:rsidR="00D14549" w:rsidRPr="00654618" w:rsidRDefault="00D14549" w:rsidP="00D14549">
      <w:pPr>
        <w:rPr>
          <w:color w:val="000000" w:themeColor="text1"/>
          <w:lang w:val="en-US"/>
        </w:rPr>
      </w:pPr>
    </w:p>
    <w:p w14:paraId="5553269F" w14:textId="04CAD94C" w:rsidR="00D14549" w:rsidRPr="00654618" w:rsidRDefault="00D14549" w:rsidP="00D14549">
      <w:pPr>
        <w:rPr>
          <w:color w:val="000000" w:themeColor="text1"/>
          <w:lang w:val="en-US"/>
        </w:rPr>
      </w:pPr>
    </w:p>
    <w:p w14:paraId="74FEF287" w14:textId="73AB0E8A" w:rsidR="00246F35" w:rsidRPr="00654618" w:rsidRDefault="00246F35" w:rsidP="00D14549">
      <w:pPr>
        <w:rPr>
          <w:color w:val="000000" w:themeColor="text1"/>
          <w:lang w:val="en-US"/>
        </w:rPr>
      </w:pPr>
    </w:p>
    <w:p w14:paraId="0459BAC0" w14:textId="015DF98C" w:rsidR="00246F35" w:rsidRPr="00654618" w:rsidRDefault="00246F35" w:rsidP="00D14549">
      <w:pPr>
        <w:rPr>
          <w:color w:val="000000" w:themeColor="text1"/>
          <w:lang w:val="en-US"/>
        </w:rPr>
      </w:pPr>
    </w:p>
    <w:p w14:paraId="0D3B2044" w14:textId="30519138" w:rsidR="00246F35" w:rsidRPr="00654618" w:rsidRDefault="00246F35" w:rsidP="00D14549">
      <w:pPr>
        <w:rPr>
          <w:color w:val="000000" w:themeColor="text1"/>
          <w:lang w:val="en-US"/>
        </w:rPr>
      </w:pPr>
    </w:p>
    <w:p w14:paraId="443CDF62" w14:textId="6E52801D" w:rsidR="00246F35" w:rsidRPr="00654618" w:rsidRDefault="00246F35" w:rsidP="00D14549">
      <w:pPr>
        <w:rPr>
          <w:color w:val="000000" w:themeColor="text1"/>
          <w:lang w:val="en-US"/>
        </w:rPr>
      </w:pPr>
    </w:p>
    <w:p w14:paraId="6E09C208" w14:textId="0765A386" w:rsidR="00246F35" w:rsidRPr="00654618" w:rsidRDefault="00246F35" w:rsidP="00D14549">
      <w:pPr>
        <w:rPr>
          <w:color w:val="000000" w:themeColor="text1"/>
          <w:lang w:val="en-US"/>
        </w:rPr>
      </w:pPr>
    </w:p>
    <w:p w14:paraId="613EED78" w14:textId="462911B9" w:rsidR="00246F35" w:rsidRPr="00654618" w:rsidRDefault="00246F35" w:rsidP="00D14549">
      <w:pPr>
        <w:rPr>
          <w:color w:val="000000" w:themeColor="text1"/>
          <w:lang w:val="en-US"/>
        </w:rPr>
      </w:pPr>
    </w:p>
    <w:p w14:paraId="3099CD16" w14:textId="77777777" w:rsidR="00246F35" w:rsidRPr="00654618" w:rsidRDefault="00246F35" w:rsidP="00D14549">
      <w:pPr>
        <w:rPr>
          <w:color w:val="000000" w:themeColor="text1"/>
          <w:lang w:val="en-US"/>
        </w:rPr>
      </w:pPr>
    </w:p>
    <w:p w14:paraId="3B2EF527" w14:textId="77777777" w:rsidR="00D14549" w:rsidRPr="00654618" w:rsidRDefault="00D14549" w:rsidP="00D14549">
      <w:pPr>
        <w:rPr>
          <w:color w:val="000000" w:themeColor="text1"/>
          <w:lang w:val="en-US"/>
        </w:rPr>
      </w:pPr>
      <w:r w:rsidRPr="00654618">
        <w:rPr>
          <w:color w:val="000000" w:themeColor="text1"/>
          <w:lang w:val="en-US"/>
        </w:rPr>
        <w:lastRenderedPageBreak/>
        <w:t xml:space="preserve">Supplementary table 3. </w:t>
      </w:r>
      <w:r w:rsidRPr="00654618">
        <w:rPr>
          <w:bCs/>
          <w:color w:val="000000" w:themeColor="text1"/>
          <w:lang w:val="en-US"/>
        </w:rPr>
        <w:t xml:space="preserve">Clinical characteristics of the cases, </w:t>
      </w:r>
      <w:r w:rsidRPr="00654618">
        <w:rPr>
          <w:bCs/>
          <w:i/>
          <w:iCs/>
          <w:color w:val="000000" w:themeColor="text1"/>
          <w:lang w:val="en-US"/>
        </w:rPr>
        <w:t>P. aeruginosa</w:t>
      </w:r>
      <w:r w:rsidRPr="00654618">
        <w:rPr>
          <w:bCs/>
          <w:color w:val="000000" w:themeColor="text1"/>
          <w:lang w:val="en-US"/>
        </w:rPr>
        <w:t xml:space="preserve"> antimicrobial susceptibility profile, and molecular mechanisms of resistance</w:t>
      </w:r>
    </w:p>
    <w:p w14:paraId="137FA8BF" w14:textId="77777777" w:rsidR="00D14549" w:rsidRPr="00654618" w:rsidRDefault="00D14549" w:rsidP="00D14549">
      <w:pPr>
        <w:rPr>
          <w:color w:val="000000" w:themeColor="text1"/>
          <w:lang w:val="en-US"/>
        </w:rPr>
      </w:pPr>
    </w:p>
    <w:tbl>
      <w:tblPr>
        <w:tblStyle w:val="Tablaconcuadrcula"/>
        <w:tblpPr w:leftFromText="141" w:rightFromText="141" w:vertAnchor="page" w:horzAnchor="margin" w:tblpY="1773"/>
        <w:tblW w:w="1437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000" w:firstRow="0" w:lastRow="0" w:firstColumn="0" w:lastColumn="0" w:noHBand="0" w:noVBand="0"/>
      </w:tblPr>
      <w:tblGrid>
        <w:gridCol w:w="2708"/>
        <w:gridCol w:w="1799"/>
        <w:gridCol w:w="1799"/>
        <w:gridCol w:w="1646"/>
        <w:gridCol w:w="2055"/>
        <w:gridCol w:w="2541"/>
        <w:gridCol w:w="1825"/>
      </w:tblGrid>
      <w:tr w:rsidR="00246F35" w:rsidRPr="00654618" w14:paraId="664D0E43" w14:textId="77777777" w:rsidTr="00246F35">
        <w:trPr>
          <w:trHeight w:val="278"/>
        </w:trPr>
        <w:tc>
          <w:tcPr>
            <w:tcW w:w="2708" w:type="dxa"/>
            <w:tcBorders>
              <w:top w:val="single" w:sz="4" w:space="0" w:color="auto"/>
              <w:bottom w:val="single" w:sz="4" w:space="0" w:color="auto"/>
            </w:tcBorders>
          </w:tcPr>
          <w:p w14:paraId="20EF6686" w14:textId="77777777" w:rsidR="00246F35" w:rsidRPr="00654618" w:rsidRDefault="00246F35" w:rsidP="00246F35">
            <w:pPr>
              <w:rPr>
                <w:b/>
                <w:color w:val="000000" w:themeColor="text1"/>
                <w:lang w:val="en-US"/>
              </w:rPr>
            </w:pPr>
            <w:r w:rsidRPr="00654618">
              <w:rPr>
                <w:b/>
                <w:color w:val="000000" w:themeColor="text1"/>
                <w:lang w:val="en-US"/>
              </w:rPr>
              <w:t>Isolate</w:t>
            </w:r>
          </w:p>
        </w:tc>
        <w:tc>
          <w:tcPr>
            <w:tcW w:w="1799" w:type="dxa"/>
            <w:tcBorders>
              <w:top w:val="single" w:sz="4" w:space="0" w:color="auto"/>
              <w:bottom w:val="single" w:sz="4" w:space="0" w:color="auto"/>
            </w:tcBorders>
          </w:tcPr>
          <w:p w14:paraId="1B3CE3CC" w14:textId="77777777" w:rsidR="00246F35" w:rsidRPr="00654618" w:rsidRDefault="00246F35" w:rsidP="00246F35">
            <w:pPr>
              <w:jc w:val="center"/>
              <w:rPr>
                <w:b/>
                <w:color w:val="000000" w:themeColor="text1"/>
                <w:lang w:val="en-US"/>
              </w:rPr>
            </w:pPr>
            <w:r w:rsidRPr="00654618">
              <w:rPr>
                <w:b/>
                <w:color w:val="000000" w:themeColor="text1"/>
                <w:lang w:val="en-US"/>
              </w:rPr>
              <w:t>12930, 27</w:t>
            </w:r>
          </w:p>
        </w:tc>
        <w:tc>
          <w:tcPr>
            <w:tcW w:w="1799" w:type="dxa"/>
            <w:tcBorders>
              <w:top w:val="single" w:sz="4" w:space="0" w:color="auto"/>
              <w:bottom w:val="single" w:sz="4" w:space="0" w:color="auto"/>
            </w:tcBorders>
          </w:tcPr>
          <w:p w14:paraId="09FBB6AB" w14:textId="77777777" w:rsidR="00246F35" w:rsidRPr="00654618" w:rsidRDefault="00246F35" w:rsidP="00246F35">
            <w:pPr>
              <w:jc w:val="center"/>
              <w:rPr>
                <w:b/>
                <w:color w:val="000000" w:themeColor="text1"/>
                <w:lang w:val="en-US"/>
              </w:rPr>
            </w:pPr>
            <w:r w:rsidRPr="00654618">
              <w:rPr>
                <w:b/>
                <w:color w:val="000000" w:themeColor="text1"/>
                <w:lang w:val="en-US"/>
              </w:rPr>
              <w:t>12926, 23</w:t>
            </w:r>
          </w:p>
        </w:tc>
        <w:tc>
          <w:tcPr>
            <w:tcW w:w="1646" w:type="dxa"/>
            <w:tcBorders>
              <w:top w:val="single" w:sz="4" w:space="0" w:color="auto"/>
              <w:bottom w:val="single" w:sz="4" w:space="0" w:color="auto"/>
            </w:tcBorders>
          </w:tcPr>
          <w:p w14:paraId="189B8262" w14:textId="77777777" w:rsidR="00246F35" w:rsidRPr="00654618" w:rsidRDefault="00246F35" w:rsidP="00246F35">
            <w:pPr>
              <w:jc w:val="center"/>
              <w:rPr>
                <w:b/>
                <w:color w:val="000000" w:themeColor="text1"/>
                <w:lang w:val="en-US"/>
              </w:rPr>
            </w:pPr>
            <w:r w:rsidRPr="00654618">
              <w:rPr>
                <w:b/>
                <w:color w:val="000000" w:themeColor="text1"/>
                <w:lang w:val="en-US"/>
              </w:rPr>
              <w:t>12928, 25</w:t>
            </w:r>
          </w:p>
        </w:tc>
        <w:tc>
          <w:tcPr>
            <w:tcW w:w="2055" w:type="dxa"/>
            <w:tcBorders>
              <w:top w:val="single" w:sz="4" w:space="0" w:color="auto"/>
              <w:bottom w:val="single" w:sz="4" w:space="0" w:color="auto"/>
            </w:tcBorders>
          </w:tcPr>
          <w:p w14:paraId="20E5AF49" w14:textId="77777777" w:rsidR="00246F35" w:rsidRPr="00654618" w:rsidRDefault="00246F35" w:rsidP="00246F35">
            <w:pPr>
              <w:jc w:val="center"/>
              <w:rPr>
                <w:b/>
                <w:color w:val="000000" w:themeColor="text1"/>
                <w:lang w:val="en-US"/>
              </w:rPr>
            </w:pPr>
            <w:r w:rsidRPr="00654618">
              <w:rPr>
                <w:b/>
                <w:color w:val="000000" w:themeColor="text1"/>
                <w:lang w:val="en-US"/>
              </w:rPr>
              <w:t>12932, 29</w:t>
            </w:r>
          </w:p>
        </w:tc>
        <w:tc>
          <w:tcPr>
            <w:tcW w:w="2541" w:type="dxa"/>
            <w:tcBorders>
              <w:top w:val="single" w:sz="4" w:space="0" w:color="auto"/>
              <w:bottom w:val="single" w:sz="4" w:space="0" w:color="auto"/>
            </w:tcBorders>
          </w:tcPr>
          <w:p w14:paraId="26825A83" w14:textId="77777777" w:rsidR="00246F35" w:rsidRPr="00654618" w:rsidRDefault="00246F35" w:rsidP="00246F35">
            <w:pPr>
              <w:jc w:val="center"/>
              <w:rPr>
                <w:b/>
                <w:color w:val="000000" w:themeColor="text1"/>
                <w:lang w:val="en-US"/>
              </w:rPr>
            </w:pPr>
            <w:r w:rsidRPr="00654618">
              <w:rPr>
                <w:b/>
                <w:color w:val="000000" w:themeColor="text1"/>
                <w:lang w:val="en-US"/>
              </w:rPr>
              <w:t>12933, 30</w:t>
            </w:r>
          </w:p>
        </w:tc>
        <w:tc>
          <w:tcPr>
            <w:tcW w:w="1825" w:type="dxa"/>
            <w:tcBorders>
              <w:top w:val="single" w:sz="4" w:space="0" w:color="auto"/>
              <w:bottom w:val="single" w:sz="4" w:space="0" w:color="auto"/>
            </w:tcBorders>
          </w:tcPr>
          <w:p w14:paraId="71D72901" w14:textId="77777777" w:rsidR="00246F35" w:rsidRPr="00654618" w:rsidRDefault="00246F35" w:rsidP="00246F35">
            <w:pPr>
              <w:jc w:val="center"/>
              <w:rPr>
                <w:b/>
                <w:color w:val="000000" w:themeColor="text1"/>
                <w:lang w:val="en-US"/>
              </w:rPr>
            </w:pPr>
            <w:r w:rsidRPr="00654618">
              <w:rPr>
                <w:b/>
                <w:color w:val="000000" w:themeColor="text1"/>
                <w:lang w:val="en-US"/>
              </w:rPr>
              <w:t>12925.22</w:t>
            </w:r>
          </w:p>
        </w:tc>
      </w:tr>
      <w:tr w:rsidR="00246F35" w:rsidRPr="00654618" w14:paraId="074E8E84" w14:textId="77777777" w:rsidTr="00246F35">
        <w:trPr>
          <w:trHeight w:val="267"/>
        </w:trPr>
        <w:tc>
          <w:tcPr>
            <w:tcW w:w="2708" w:type="dxa"/>
            <w:tcBorders>
              <w:top w:val="single" w:sz="4" w:space="0" w:color="auto"/>
            </w:tcBorders>
          </w:tcPr>
          <w:p w14:paraId="352906C5" w14:textId="77777777" w:rsidR="00246F35" w:rsidRPr="00654618" w:rsidRDefault="00246F35" w:rsidP="00246F35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Age (yr)/sex</w:t>
            </w:r>
          </w:p>
        </w:tc>
        <w:tc>
          <w:tcPr>
            <w:tcW w:w="1799" w:type="dxa"/>
            <w:tcBorders>
              <w:top w:val="single" w:sz="4" w:space="0" w:color="auto"/>
            </w:tcBorders>
          </w:tcPr>
          <w:p w14:paraId="01F572A9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5/F</w:t>
            </w:r>
          </w:p>
        </w:tc>
        <w:tc>
          <w:tcPr>
            <w:tcW w:w="1799" w:type="dxa"/>
            <w:tcBorders>
              <w:top w:val="single" w:sz="4" w:space="0" w:color="auto"/>
            </w:tcBorders>
          </w:tcPr>
          <w:p w14:paraId="403C6E9F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34/M</w:t>
            </w:r>
          </w:p>
        </w:tc>
        <w:tc>
          <w:tcPr>
            <w:tcW w:w="1646" w:type="dxa"/>
            <w:tcBorders>
              <w:top w:val="single" w:sz="4" w:space="0" w:color="auto"/>
            </w:tcBorders>
          </w:tcPr>
          <w:p w14:paraId="696CB090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51/M</w:t>
            </w:r>
          </w:p>
        </w:tc>
        <w:tc>
          <w:tcPr>
            <w:tcW w:w="2055" w:type="dxa"/>
            <w:tcBorders>
              <w:top w:val="single" w:sz="4" w:space="0" w:color="auto"/>
            </w:tcBorders>
          </w:tcPr>
          <w:p w14:paraId="09BE7D40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63/M</w:t>
            </w:r>
          </w:p>
        </w:tc>
        <w:tc>
          <w:tcPr>
            <w:tcW w:w="2541" w:type="dxa"/>
            <w:tcBorders>
              <w:top w:val="single" w:sz="4" w:space="0" w:color="auto"/>
            </w:tcBorders>
          </w:tcPr>
          <w:p w14:paraId="6BD7BA2B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64/F</w:t>
            </w:r>
          </w:p>
        </w:tc>
        <w:tc>
          <w:tcPr>
            <w:tcW w:w="1825" w:type="dxa"/>
            <w:tcBorders>
              <w:top w:val="single" w:sz="4" w:space="0" w:color="auto"/>
            </w:tcBorders>
          </w:tcPr>
          <w:p w14:paraId="4E0DED1F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7/F</w:t>
            </w:r>
          </w:p>
        </w:tc>
      </w:tr>
      <w:tr w:rsidR="00246F35" w:rsidRPr="00654618" w14:paraId="7E6C90ED" w14:textId="77777777" w:rsidTr="00246F35">
        <w:tc>
          <w:tcPr>
            <w:tcW w:w="2708" w:type="dxa"/>
          </w:tcPr>
          <w:p w14:paraId="6BBDFFAB" w14:textId="77777777" w:rsidR="00246F35" w:rsidRPr="00654618" w:rsidRDefault="00246F35" w:rsidP="00246F35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Specimen origin</w:t>
            </w:r>
          </w:p>
        </w:tc>
        <w:tc>
          <w:tcPr>
            <w:tcW w:w="1799" w:type="dxa"/>
          </w:tcPr>
          <w:p w14:paraId="73063948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Wound</w:t>
            </w:r>
          </w:p>
        </w:tc>
        <w:tc>
          <w:tcPr>
            <w:tcW w:w="1799" w:type="dxa"/>
          </w:tcPr>
          <w:p w14:paraId="50D06A3A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VAP</w:t>
            </w:r>
          </w:p>
        </w:tc>
        <w:tc>
          <w:tcPr>
            <w:tcW w:w="1646" w:type="dxa"/>
          </w:tcPr>
          <w:p w14:paraId="668822A3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VAP</w:t>
            </w:r>
          </w:p>
        </w:tc>
        <w:tc>
          <w:tcPr>
            <w:tcW w:w="2055" w:type="dxa"/>
          </w:tcPr>
          <w:p w14:paraId="0FA5B2D1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Urine</w:t>
            </w:r>
          </w:p>
        </w:tc>
        <w:tc>
          <w:tcPr>
            <w:tcW w:w="2541" w:type="dxa"/>
          </w:tcPr>
          <w:p w14:paraId="62C9A91B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VAP</w:t>
            </w:r>
          </w:p>
        </w:tc>
        <w:tc>
          <w:tcPr>
            <w:tcW w:w="1825" w:type="dxa"/>
          </w:tcPr>
          <w:p w14:paraId="6D695EF3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Urine</w:t>
            </w:r>
          </w:p>
        </w:tc>
      </w:tr>
      <w:tr w:rsidR="00246F35" w:rsidRPr="00654618" w14:paraId="73E0F3E2" w14:textId="77777777" w:rsidTr="00246F35">
        <w:tc>
          <w:tcPr>
            <w:tcW w:w="2708" w:type="dxa"/>
          </w:tcPr>
          <w:p w14:paraId="2600CFA8" w14:textId="77777777" w:rsidR="00246F35" w:rsidRPr="00654618" w:rsidRDefault="00246F35" w:rsidP="00246F35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Ward</w:t>
            </w:r>
          </w:p>
        </w:tc>
        <w:tc>
          <w:tcPr>
            <w:tcW w:w="1799" w:type="dxa"/>
          </w:tcPr>
          <w:p w14:paraId="082B27BE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Internal Medicine</w:t>
            </w:r>
          </w:p>
        </w:tc>
        <w:tc>
          <w:tcPr>
            <w:tcW w:w="1799" w:type="dxa"/>
          </w:tcPr>
          <w:p w14:paraId="7AA050FA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ICU</w:t>
            </w:r>
          </w:p>
        </w:tc>
        <w:tc>
          <w:tcPr>
            <w:tcW w:w="1646" w:type="dxa"/>
          </w:tcPr>
          <w:p w14:paraId="734F866C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Shock Room</w:t>
            </w:r>
          </w:p>
        </w:tc>
        <w:tc>
          <w:tcPr>
            <w:tcW w:w="2055" w:type="dxa"/>
          </w:tcPr>
          <w:p w14:paraId="4CE4C3F6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ICU</w:t>
            </w:r>
          </w:p>
        </w:tc>
        <w:tc>
          <w:tcPr>
            <w:tcW w:w="2541" w:type="dxa"/>
          </w:tcPr>
          <w:p w14:paraId="7F3E8F67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ICU</w:t>
            </w:r>
          </w:p>
        </w:tc>
        <w:tc>
          <w:tcPr>
            <w:tcW w:w="1825" w:type="dxa"/>
          </w:tcPr>
          <w:p w14:paraId="1E1056DC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ICU</w:t>
            </w:r>
          </w:p>
        </w:tc>
      </w:tr>
      <w:tr w:rsidR="00246F35" w:rsidRPr="00654618" w14:paraId="5ADBA972" w14:textId="77777777" w:rsidTr="00246F35">
        <w:tc>
          <w:tcPr>
            <w:tcW w:w="2708" w:type="dxa"/>
          </w:tcPr>
          <w:p w14:paraId="17F92DA0" w14:textId="77777777" w:rsidR="00246F35" w:rsidRPr="00654618" w:rsidRDefault="00246F35" w:rsidP="00246F35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Isolate date (day/mo/yr)</w:t>
            </w:r>
          </w:p>
        </w:tc>
        <w:tc>
          <w:tcPr>
            <w:tcW w:w="1799" w:type="dxa"/>
          </w:tcPr>
          <w:p w14:paraId="4D5804CD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0/02/2016</w:t>
            </w:r>
          </w:p>
        </w:tc>
        <w:tc>
          <w:tcPr>
            <w:tcW w:w="1799" w:type="dxa"/>
          </w:tcPr>
          <w:p w14:paraId="44BD16B9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4/03/2016</w:t>
            </w:r>
          </w:p>
        </w:tc>
        <w:tc>
          <w:tcPr>
            <w:tcW w:w="1646" w:type="dxa"/>
          </w:tcPr>
          <w:p w14:paraId="251D806A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4/03/2016</w:t>
            </w:r>
          </w:p>
        </w:tc>
        <w:tc>
          <w:tcPr>
            <w:tcW w:w="2055" w:type="dxa"/>
          </w:tcPr>
          <w:p w14:paraId="77D427BD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3/05/2016</w:t>
            </w:r>
          </w:p>
        </w:tc>
        <w:tc>
          <w:tcPr>
            <w:tcW w:w="2541" w:type="dxa"/>
          </w:tcPr>
          <w:p w14:paraId="21057792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3/05/2016</w:t>
            </w:r>
          </w:p>
        </w:tc>
        <w:tc>
          <w:tcPr>
            <w:tcW w:w="1825" w:type="dxa"/>
          </w:tcPr>
          <w:p w14:paraId="69C8E3E5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7/06/2016</w:t>
            </w:r>
          </w:p>
        </w:tc>
      </w:tr>
      <w:tr w:rsidR="00246F35" w:rsidRPr="00654618" w14:paraId="1B974971" w14:textId="77777777" w:rsidTr="00246F35">
        <w:tc>
          <w:tcPr>
            <w:tcW w:w="2708" w:type="dxa"/>
          </w:tcPr>
          <w:p w14:paraId="380071C7" w14:textId="77777777" w:rsidR="00246F35" w:rsidRPr="00654618" w:rsidRDefault="00246F35" w:rsidP="00246F35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MIC (µg/mL)</w:t>
            </w:r>
          </w:p>
        </w:tc>
        <w:tc>
          <w:tcPr>
            <w:tcW w:w="1799" w:type="dxa"/>
          </w:tcPr>
          <w:p w14:paraId="0419A056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</w:p>
        </w:tc>
        <w:tc>
          <w:tcPr>
            <w:tcW w:w="1799" w:type="dxa"/>
          </w:tcPr>
          <w:p w14:paraId="6628A9D4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</w:p>
        </w:tc>
        <w:tc>
          <w:tcPr>
            <w:tcW w:w="1646" w:type="dxa"/>
          </w:tcPr>
          <w:p w14:paraId="410818C3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</w:p>
        </w:tc>
        <w:tc>
          <w:tcPr>
            <w:tcW w:w="2055" w:type="dxa"/>
          </w:tcPr>
          <w:p w14:paraId="6EAAB625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</w:p>
        </w:tc>
        <w:tc>
          <w:tcPr>
            <w:tcW w:w="2541" w:type="dxa"/>
          </w:tcPr>
          <w:p w14:paraId="261AAA52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</w:p>
        </w:tc>
        <w:tc>
          <w:tcPr>
            <w:tcW w:w="1825" w:type="dxa"/>
          </w:tcPr>
          <w:p w14:paraId="6804CF72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</w:p>
        </w:tc>
      </w:tr>
      <w:tr w:rsidR="00246F35" w:rsidRPr="00654618" w14:paraId="62B27C1F" w14:textId="77777777" w:rsidTr="00246F35">
        <w:tc>
          <w:tcPr>
            <w:tcW w:w="2708" w:type="dxa"/>
          </w:tcPr>
          <w:p w14:paraId="15E945A7" w14:textId="77777777" w:rsidR="00246F35" w:rsidRPr="00654618" w:rsidRDefault="00246F35" w:rsidP="00246F35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Ceftazidime</w:t>
            </w:r>
          </w:p>
        </w:tc>
        <w:tc>
          <w:tcPr>
            <w:tcW w:w="1799" w:type="dxa"/>
          </w:tcPr>
          <w:p w14:paraId="3121C3BA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32</w:t>
            </w:r>
          </w:p>
        </w:tc>
        <w:tc>
          <w:tcPr>
            <w:tcW w:w="1799" w:type="dxa"/>
          </w:tcPr>
          <w:p w14:paraId="775E88EA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32</w:t>
            </w:r>
          </w:p>
        </w:tc>
        <w:tc>
          <w:tcPr>
            <w:tcW w:w="1646" w:type="dxa"/>
          </w:tcPr>
          <w:p w14:paraId="00B76AC1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32</w:t>
            </w:r>
          </w:p>
        </w:tc>
        <w:tc>
          <w:tcPr>
            <w:tcW w:w="2055" w:type="dxa"/>
          </w:tcPr>
          <w:p w14:paraId="17871767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64</w:t>
            </w:r>
          </w:p>
        </w:tc>
        <w:tc>
          <w:tcPr>
            <w:tcW w:w="2541" w:type="dxa"/>
          </w:tcPr>
          <w:p w14:paraId="3499811E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56</w:t>
            </w:r>
          </w:p>
        </w:tc>
        <w:tc>
          <w:tcPr>
            <w:tcW w:w="1825" w:type="dxa"/>
          </w:tcPr>
          <w:p w14:paraId="7FFB31CD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64</w:t>
            </w:r>
          </w:p>
        </w:tc>
      </w:tr>
      <w:tr w:rsidR="00246F35" w:rsidRPr="00654618" w14:paraId="50833177" w14:textId="77777777" w:rsidTr="00246F35">
        <w:tc>
          <w:tcPr>
            <w:tcW w:w="2708" w:type="dxa"/>
          </w:tcPr>
          <w:p w14:paraId="7450900B" w14:textId="77777777" w:rsidR="00246F35" w:rsidRPr="00654618" w:rsidRDefault="00246F35" w:rsidP="00246F35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Gentamicin</w:t>
            </w:r>
          </w:p>
        </w:tc>
        <w:tc>
          <w:tcPr>
            <w:tcW w:w="1799" w:type="dxa"/>
          </w:tcPr>
          <w:p w14:paraId="51B2ED95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</w:t>
            </w:r>
          </w:p>
        </w:tc>
        <w:tc>
          <w:tcPr>
            <w:tcW w:w="1799" w:type="dxa"/>
          </w:tcPr>
          <w:p w14:paraId="58514312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28</w:t>
            </w:r>
          </w:p>
        </w:tc>
        <w:tc>
          <w:tcPr>
            <w:tcW w:w="1646" w:type="dxa"/>
          </w:tcPr>
          <w:p w14:paraId="4086F07E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</w:t>
            </w:r>
          </w:p>
        </w:tc>
        <w:tc>
          <w:tcPr>
            <w:tcW w:w="2055" w:type="dxa"/>
          </w:tcPr>
          <w:p w14:paraId="13C4DB48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28</w:t>
            </w:r>
          </w:p>
        </w:tc>
        <w:tc>
          <w:tcPr>
            <w:tcW w:w="2541" w:type="dxa"/>
          </w:tcPr>
          <w:p w14:paraId="021D13E7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128</w:t>
            </w:r>
          </w:p>
        </w:tc>
        <w:tc>
          <w:tcPr>
            <w:tcW w:w="1825" w:type="dxa"/>
          </w:tcPr>
          <w:p w14:paraId="309147FB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&gt;28</w:t>
            </w:r>
          </w:p>
        </w:tc>
      </w:tr>
      <w:tr w:rsidR="00246F35" w:rsidRPr="00654618" w14:paraId="79FC5844" w14:textId="77777777" w:rsidTr="00246F35">
        <w:tc>
          <w:tcPr>
            <w:tcW w:w="2708" w:type="dxa"/>
          </w:tcPr>
          <w:p w14:paraId="540D856F" w14:textId="56F77290" w:rsidR="00246F35" w:rsidRPr="00654618" w:rsidRDefault="0028642C" w:rsidP="00246F35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Levofloxacin</w:t>
            </w:r>
          </w:p>
        </w:tc>
        <w:tc>
          <w:tcPr>
            <w:tcW w:w="1799" w:type="dxa"/>
          </w:tcPr>
          <w:p w14:paraId="25C4E00C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0.5</w:t>
            </w:r>
          </w:p>
        </w:tc>
        <w:tc>
          <w:tcPr>
            <w:tcW w:w="1799" w:type="dxa"/>
          </w:tcPr>
          <w:p w14:paraId="0CD3F558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6</w:t>
            </w:r>
          </w:p>
        </w:tc>
        <w:tc>
          <w:tcPr>
            <w:tcW w:w="1646" w:type="dxa"/>
          </w:tcPr>
          <w:p w14:paraId="3A77E14C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4</w:t>
            </w:r>
          </w:p>
        </w:tc>
        <w:tc>
          <w:tcPr>
            <w:tcW w:w="2055" w:type="dxa"/>
          </w:tcPr>
          <w:p w14:paraId="240B0085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64</w:t>
            </w:r>
          </w:p>
        </w:tc>
        <w:tc>
          <w:tcPr>
            <w:tcW w:w="2541" w:type="dxa"/>
          </w:tcPr>
          <w:p w14:paraId="551FB4F9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32</w:t>
            </w:r>
          </w:p>
        </w:tc>
        <w:tc>
          <w:tcPr>
            <w:tcW w:w="1825" w:type="dxa"/>
          </w:tcPr>
          <w:p w14:paraId="3C6E9950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64</w:t>
            </w:r>
          </w:p>
        </w:tc>
      </w:tr>
      <w:tr w:rsidR="00246F35" w:rsidRPr="00654618" w14:paraId="2E1159AC" w14:textId="77777777" w:rsidTr="00246F35">
        <w:tc>
          <w:tcPr>
            <w:tcW w:w="2708" w:type="dxa"/>
          </w:tcPr>
          <w:p w14:paraId="60D33079" w14:textId="77777777" w:rsidR="00246F35" w:rsidRPr="00654618" w:rsidRDefault="00246F35" w:rsidP="00246F35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Aztreonam</w:t>
            </w:r>
          </w:p>
        </w:tc>
        <w:tc>
          <w:tcPr>
            <w:tcW w:w="1799" w:type="dxa"/>
          </w:tcPr>
          <w:p w14:paraId="20F770E5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6</w:t>
            </w:r>
          </w:p>
        </w:tc>
        <w:tc>
          <w:tcPr>
            <w:tcW w:w="1799" w:type="dxa"/>
          </w:tcPr>
          <w:p w14:paraId="4FB2B9FD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6</w:t>
            </w:r>
          </w:p>
        </w:tc>
        <w:tc>
          <w:tcPr>
            <w:tcW w:w="1646" w:type="dxa"/>
          </w:tcPr>
          <w:p w14:paraId="1695EC9D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32</w:t>
            </w:r>
          </w:p>
        </w:tc>
        <w:tc>
          <w:tcPr>
            <w:tcW w:w="2055" w:type="dxa"/>
          </w:tcPr>
          <w:p w14:paraId="10A30460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32</w:t>
            </w:r>
          </w:p>
        </w:tc>
        <w:tc>
          <w:tcPr>
            <w:tcW w:w="2541" w:type="dxa"/>
          </w:tcPr>
          <w:p w14:paraId="58EB9956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32</w:t>
            </w:r>
          </w:p>
        </w:tc>
        <w:tc>
          <w:tcPr>
            <w:tcW w:w="1825" w:type="dxa"/>
          </w:tcPr>
          <w:p w14:paraId="61665680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32</w:t>
            </w:r>
          </w:p>
        </w:tc>
      </w:tr>
      <w:tr w:rsidR="00246F35" w:rsidRPr="00654618" w14:paraId="052000FC" w14:textId="77777777" w:rsidTr="00246F35">
        <w:tc>
          <w:tcPr>
            <w:tcW w:w="2708" w:type="dxa"/>
          </w:tcPr>
          <w:p w14:paraId="6AA9E7E9" w14:textId="77777777" w:rsidR="00246F35" w:rsidRPr="00654618" w:rsidRDefault="00246F35" w:rsidP="00246F35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Imipenem</w:t>
            </w:r>
          </w:p>
        </w:tc>
        <w:tc>
          <w:tcPr>
            <w:tcW w:w="1799" w:type="dxa"/>
          </w:tcPr>
          <w:p w14:paraId="1332B9FA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</w:t>
            </w:r>
          </w:p>
        </w:tc>
        <w:tc>
          <w:tcPr>
            <w:tcW w:w="1799" w:type="dxa"/>
          </w:tcPr>
          <w:p w14:paraId="1C15679E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28</w:t>
            </w:r>
          </w:p>
        </w:tc>
        <w:tc>
          <w:tcPr>
            <w:tcW w:w="1646" w:type="dxa"/>
          </w:tcPr>
          <w:p w14:paraId="7C34C9EC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</w:t>
            </w:r>
          </w:p>
        </w:tc>
        <w:tc>
          <w:tcPr>
            <w:tcW w:w="2055" w:type="dxa"/>
          </w:tcPr>
          <w:p w14:paraId="1033656A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56</w:t>
            </w:r>
          </w:p>
        </w:tc>
        <w:tc>
          <w:tcPr>
            <w:tcW w:w="2541" w:type="dxa"/>
          </w:tcPr>
          <w:p w14:paraId="1EC63E98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28</w:t>
            </w:r>
          </w:p>
        </w:tc>
        <w:tc>
          <w:tcPr>
            <w:tcW w:w="1825" w:type="dxa"/>
          </w:tcPr>
          <w:p w14:paraId="365C11B4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56</w:t>
            </w:r>
          </w:p>
        </w:tc>
      </w:tr>
      <w:tr w:rsidR="00246F35" w:rsidRPr="00654618" w14:paraId="5480AB82" w14:textId="77777777" w:rsidTr="00246F35">
        <w:tc>
          <w:tcPr>
            <w:tcW w:w="2708" w:type="dxa"/>
          </w:tcPr>
          <w:p w14:paraId="37D267D0" w14:textId="77777777" w:rsidR="00246F35" w:rsidRPr="00654618" w:rsidRDefault="00246F35" w:rsidP="00246F35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Meropenem</w:t>
            </w:r>
          </w:p>
        </w:tc>
        <w:tc>
          <w:tcPr>
            <w:tcW w:w="1799" w:type="dxa"/>
          </w:tcPr>
          <w:p w14:paraId="1DE56D1B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</w:t>
            </w:r>
          </w:p>
        </w:tc>
        <w:tc>
          <w:tcPr>
            <w:tcW w:w="1799" w:type="dxa"/>
          </w:tcPr>
          <w:p w14:paraId="059776C9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32</w:t>
            </w:r>
          </w:p>
        </w:tc>
        <w:tc>
          <w:tcPr>
            <w:tcW w:w="1646" w:type="dxa"/>
          </w:tcPr>
          <w:p w14:paraId="1EB4A58F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2</w:t>
            </w:r>
          </w:p>
        </w:tc>
        <w:tc>
          <w:tcPr>
            <w:tcW w:w="2055" w:type="dxa"/>
          </w:tcPr>
          <w:p w14:paraId="13401CB1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28</w:t>
            </w:r>
          </w:p>
        </w:tc>
        <w:tc>
          <w:tcPr>
            <w:tcW w:w="2541" w:type="dxa"/>
          </w:tcPr>
          <w:p w14:paraId="1D997F8E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64</w:t>
            </w:r>
          </w:p>
        </w:tc>
        <w:tc>
          <w:tcPr>
            <w:tcW w:w="1825" w:type="dxa"/>
          </w:tcPr>
          <w:p w14:paraId="24BF287B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128</w:t>
            </w:r>
          </w:p>
        </w:tc>
      </w:tr>
      <w:tr w:rsidR="00246F35" w:rsidRPr="00654618" w14:paraId="78518891" w14:textId="77777777" w:rsidTr="00246F35">
        <w:tc>
          <w:tcPr>
            <w:tcW w:w="2708" w:type="dxa"/>
          </w:tcPr>
          <w:p w14:paraId="6740763D" w14:textId="77777777" w:rsidR="00246F35" w:rsidRPr="00654618" w:rsidRDefault="00246F35" w:rsidP="00246F35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Metallo-</w:t>
            </w:r>
            <w:r w:rsidRPr="00654618">
              <w:rPr>
                <w:rFonts w:ascii="Symbol" w:hAnsi="Symbol"/>
                <w:color w:val="000000" w:themeColor="text1"/>
                <w:lang w:val="en-US"/>
              </w:rPr>
              <w:t></w:t>
            </w:r>
            <w:r w:rsidRPr="00654618">
              <w:rPr>
                <w:color w:val="000000" w:themeColor="text1"/>
                <w:lang w:val="en-US"/>
              </w:rPr>
              <w:t>-lactamase gene</w:t>
            </w:r>
          </w:p>
        </w:tc>
        <w:tc>
          <w:tcPr>
            <w:tcW w:w="1799" w:type="dxa"/>
          </w:tcPr>
          <w:p w14:paraId="2F04DE19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-</w:t>
            </w:r>
          </w:p>
        </w:tc>
        <w:tc>
          <w:tcPr>
            <w:tcW w:w="1799" w:type="dxa"/>
          </w:tcPr>
          <w:p w14:paraId="68C93A0C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VIM-type</w:t>
            </w:r>
          </w:p>
        </w:tc>
        <w:tc>
          <w:tcPr>
            <w:tcW w:w="1646" w:type="dxa"/>
          </w:tcPr>
          <w:p w14:paraId="0AC4DDD1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-</w:t>
            </w:r>
          </w:p>
        </w:tc>
        <w:tc>
          <w:tcPr>
            <w:tcW w:w="2055" w:type="dxa"/>
          </w:tcPr>
          <w:p w14:paraId="3D7E4D47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VIM-type</w:t>
            </w:r>
          </w:p>
        </w:tc>
        <w:tc>
          <w:tcPr>
            <w:tcW w:w="2541" w:type="dxa"/>
          </w:tcPr>
          <w:p w14:paraId="31677908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VIM-type</w:t>
            </w:r>
          </w:p>
        </w:tc>
        <w:tc>
          <w:tcPr>
            <w:tcW w:w="1825" w:type="dxa"/>
          </w:tcPr>
          <w:p w14:paraId="699AF262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VIM-type</w:t>
            </w:r>
          </w:p>
        </w:tc>
      </w:tr>
      <w:tr w:rsidR="00246F35" w:rsidRPr="00654618" w14:paraId="42B01C63" w14:textId="77777777" w:rsidTr="00246F35">
        <w:trPr>
          <w:trHeight w:val="273"/>
        </w:trPr>
        <w:tc>
          <w:tcPr>
            <w:tcW w:w="2708" w:type="dxa"/>
            <w:tcBorders>
              <w:bottom w:val="single" w:sz="4" w:space="0" w:color="auto"/>
            </w:tcBorders>
          </w:tcPr>
          <w:p w14:paraId="6AF12340" w14:textId="77777777" w:rsidR="00246F35" w:rsidRPr="00654618" w:rsidRDefault="00246F35" w:rsidP="00246F35">
            <w:pPr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PFGE</w:t>
            </w:r>
          </w:p>
        </w:tc>
        <w:tc>
          <w:tcPr>
            <w:tcW w:w="1799" w:type="dxa"/>
            <w:tcBorders>
              <w:bottom w:val="single" w:sz="4" w:space="0" w:color="auto"/>
            </w:tcBorders>
          </w:tcPr>
          <w:p w14:paraId="3FE242C4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NR</w:t>
            </w:r>
          </w:p>
        </w:tc>
        <w:tc>
          <w:tcPr>
            <w:tcW w:w="1799" w:type="dxa"/>
            <w:tcBorders>
              <w:bottom w:val="single" w:sz="4" w:space="0" w:color="auto"/>
            </w:tcBorders>
          </w:tcPr>
          <w:p w14:paraId="66281E0F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J</w:t>
            </w:r>
          </w:p>
        </w:tc>
        <w:tc>
          <w:tcPr>
            <w:tcW w:w="1646" w:type="dxa"/>
            <w:tcBorders>
              <w:bottom w:val="single" w:sz="4" w:space="0" w:color="auto"/>
            </w:tcBorders>
          </w:tcPr>
          <w:p w14:paraId="2C1622E1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NR</w:t>
            </w:r>
          </w:p>
        </w:tc>
        <w:tc>
          <w:tcPr>
            <w:tcW w:w="2055" w:type="dxa"/>
            <w:tcBorders>
              <w:bottom w:val="single" w:sz="4" w:space="0" w:color="auto"/>
            </w:tcBorders>
          </w:tcPr>
          <w:p w14:paraId="6844EE1F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K1</w:t>
            </w:r>
          </w:p>
        </w:tc>
        <w:tc>
          <w:tcPr>
            <w:tcW w:w="2541" w:type="dxa"/>
            <w:tcBorders>
              <w:bottom w:val="single" w:sz="4" w:space="0" w:color="auto"/>
            </w:tcBorders>
          </w:tcPr>
          <w:p w14:paraId="37701A0B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I2</w:t>
            </w:r>
          </w:p>
        </w:tc>
        <w:tc>
          <w:tcPr>
            <w:tcW w:w="1825" w:type="dxa"/>
            <w:tcBorders>
              <w:bottom w:val="single" w:sz="4" w:space="0" w:color="auto"/>
            </w:tcBorders>
          </w:tcPr>
          <w:p w14:paraId="62A3D85C" w14:textId="77777777" w:rsidR="00246F35" w:rsidRPr="00654618" w:rsidRDefault="00246F35" w:rsidP="00246F35">
            <w:pPr>
              <w:jc w:val="center"/>
              <w:rPr>
                <w:color w:val="000000" w:themeColor="text1"/>
                <w:lang w:val="en-US"/>
              </w:rPr>
            </w:pPr>
            <w:r w:rsidRPr="00654618">
              <w:rPr>
                <w:color w:val="000000" w:themeColor="text1"/>
                <w:lang w:val="en-US"/>
              </w:rPr>
              <w:t>K</w:t>
            </w:r>
          </w:p>
        </w:tc>
      </w:tr>
    </w:tbl>
    <w:p w14:paraId="76A63C37" w14:textId="77777777" w:rsidR="00D14549" w:rsidRPr="00654618" w:rsidRDefault="00D14549" w:rsidP="00D14549">
      <w:pPr>
        <w:rPr>
          <w:color w:val="000000" w:themeColor="text1"/>
          <w:lang w:val="en-US"/>
        </w:rPr>
      </w:pPr>
    </w:p>
    <w:p w14:paraId="6260F653" w14:textId="77777777" w:rsidR="00D14549" w:rsidRPr="00654618" w:rsidRDefault="00D14549" w:rsidP="00D14549">
      <w:pPr>
        <w:rPr>
          <w:color w:val="000000" w:themeColor="text1"/>
          <w:lang w:val="en-US"/>
        </w:rPr>
      </w:pPr>
    </w:p>
    <w:p w14:paraId="418F093A" w14:textId="77777777" w:rsidR="00246F35" w:rsidRPr="00654618" w:rsidRDefault="00246F35" w:rsidP="00D14549">
      <w:pPr>
        <w:rPr>
          <w:color w:val="000000" w:themeColor="text1"/>
          <w:lang w:val="en-US"/>
        </w:rPr>
      </w:pPr>
    </w:p>
    <w:p w14:paraId="6CBD02F9" w14:textId="77777777" w:rsidR="00246F35" w:rsidRPr="00654618" w:rsidRDefault="00246F35" w:rsidP="00D14549">
      <w:pPr>
        <w:rPr>
          <w:color w:val="000000" w:themeColor="text1"/>
          <w:lang w:val="en-US"/>
        </w:rPr>
      </w:pPr>
    </w:p>
    <w:p w14:paraId="593FB467" w14:textId="77777777" w:rsidR="00246F35" w:rsidRPr="00654618" w:rsidRDefault="00246F35" w:rsidP="00D14549">
      <w:pPr>
        <w:rPr>
          <w:color w:val="000000" w:themeColor="text1"/>
          <w:lang w:val="en-US"/>
        </w:rPr>
      </w:pPr>
    </w:p>
    <w:p w14:paraId="12853BD4" w14:textId="77777777" w:rsidR="00246F35" w:rsidRPr="00654618" w:rsidRDefault="00246F35" w:rsidP="00D14549">
      <w:pPr>
        <w:rPr>
          <w:color w:val="000000" w:themeColor="text1"/>
          <w:lang w:val="en-US"/>
        </w:rPr>
      </w:pPr>
    </w:p>
    <w:p w14:paraId="7EF42D72" w14:textId="77777777" w:rsidR="00246F35" w:rsidRPr="00654618" w:rsidRDefault="00246F35" w:rsidP="00D14549">
      <w:pPr>
        <w:rPr>
          <w:color w:val="000000" w:themeColor="text1"/>
          <w:lang w:val="en-US"/>
        </w:rPr>
      </w:pPr>
    </w:p>
    <w:p w14:paraId="6EF5D99D" w14:textId="77777777" w:rsidR="00246F35" w:rsidRPr="00654618" w:rsidRDefault="00246F35" w:rsidP="00D14549">
      <w:pPr>
        <w:rPr>
          <w:color w:val="000000" w:themeColor="text1"/>
          <w:lang w:val="en-US"/>
        </w:rPr>
      </w:pPr>
    </w:p>
    <w:p w14:paraId="678DC557" w14:textId="77777777" w:rsidR="00246F35" w:rsidRPr="00654618" w:rsidRDefault="00246F35" w:rsidP="00D14549">
      <w:pPr>
        <w:rPr>
          <w:color w:val="000000" w:themeColor="text1"/>
          <w:lang w:val="en-US"/>
        </w:rPr>
      </w:pPr>
    </w:p>
    <w:p w14:paraId="42704320" w14:textId="77777777" w:rsidR="00246F35" w:rsidRPr="00654618" w:rsidRDefault="00246F35" w:rsidP="00D14549">
      <w:pPr>
        <w:rPr>
          <w:color w:val="000000" w:themeColor="text1"/>
          <w:lang w:val="en-US"/>
        </w:rPr>
      </w:pPr>
    </w:p>
    <w:p w14:paraId="1673607C" w14:textId="77777777" w:rsidR="00246F35" w:rsidRPr="00654618" w:rsidRDefault="00246F35" w:rsidP="00D14549">
      <w:pPr>
        <w:rPr>
          <w:color w:val="000000" w:themeColor="text1"/>
          <w:lang w:val="en-US"/>
        </w:rPr>
      </w:pPr>
    </w:p>
    <w:p w14:paraId="0A2E3CA3" w14:textId="77777777" w:rsidR="00246F35" w:rsidRPr="00654618" w:rsidRDefault="00246F35" w:rsidP="00D14549">
      <w:pPr>
        <w:rPr>
          <w:color w:val="000000" w:themeColor="text1"/>
          <w:lang w:val="en-US"/>
        </w:rPr>
      </w:pPr>
    </w:p>
    <w:p w14:paraId="608CA1FF" w14:textId="77777777" w:rsidR="00246F35" w:rsidRPr="00654618" w:rsidRDefault="00246F35" w:rsidP="00D14549">
      <w:pPr>
        <w:rPr>
          <w:color w:val="000000" w:themeColor="text1"/>
          <w:lang w:val="en-US"/>
        </w:rPr>
      </w:pPr>
    </w:p>
    <w:p w14:paraId="51A6AF3E" w14:textId="77777777" w:rsidR="00246F35" w:rsidRPr="00654618" w:rsidRDefault="00246F35" w:rsidP="00D14549">
      <w:pPr>
        <w:rPr>
          <w:color w:val="000000" w:themeColor="text1"/>
          <w:lang w:val="en-US"/>
        </w:rPr>
      </w:pPr>
    </w:p>
    <w:p w14:paraId="76D564DC" w14:textId="77777777" w:rsidR="00246F35" w:rsidRPr="00654618" w:rsidRDefault="00246F35" w:rsidP="00D14549">
      <w:pPr>
        <w:rPr>
          <w:color w:val="000000" w:themeColor="text1"/>
          <w:lang w:val="en-US"/>
        </w:rPr>
      </w:pPr>
    </w:p>
    <w:p w14:paraId="41C93251" w14:textId="77777777" w:rsidR="00246F35" w:rsidRPr="00654618" w:rsidRDefault="00246F35" w:rsidP="00D14549">
      <w:pPr>
        <w:rPr>
          <w:color w:val="000000" w:themeColor="text1"/>
          <w:lang w:val="en-US"/>
        </w:rPr>
      </w:pPr>
    </w:p>
    <w:p w14:paraId="25004B61" w14:textId="77777777" w:rsidR="00246F35" w:rsidRPr="00654618" w:rsidRDefault="00246F35" w:rsidP="00D14549">
      <w:pPr>
        <w:rPr>
          <w:color w:val="000000" w:themeColor="text1"/>
          <w:lang w:val="en-US"/>
        </w:rPr>
      </w:pPr>
    </w:p>
    <w:p w14:paraId="3DCA70E3" w14:textId="77777777" w:rsidR="00246F35" w:rsidRPr="00654618" w:rsidRDefault="00246F35" w:rsidP="00D14549">
      <w:pPr>
        <w:rPr>
          <w:color w:val="000000" w:themeColor="text1"/>
          <w:lang w:val="en-US"/>
        </w:rPr>
      </w:pPr>
    </w:p>
    <w:p w14:paraId="784D9CA9" w14:textId="77777777" w:rsidR="00246F35" w:rsidRPr="00654618" w:rsidRDefault="00246F35" w:rsidP="00D14549">
      <w:pPr>
        <w:rPr>
          <w:color w:val="000000" w:themeColor="text1"/>
          <w:lang w:val="en-US"/>
        </w:rPr>
      </w:pPr>
    </w:p>
    <w:p w14:paraId="118BEFC9" w14:textId="7DD774F6" w:rsidR="00D14549" w:rsidRPr="00654618" w:rsidRDefault="00D14549" w:rsidP="00D14549">
      <w:pPr>
        <w:rPr>
          <w:color w:val="000000" w:themeColor="text1"/>
          <w:lang w:val="en-US"/>
        </w:rPr>
      </w:pPr>
      <w:r w:rsidRPr="00654618">
        <w:rPr>
          <w:color w:val="000000" w:themeColor="text1"/>
          <w:lang w:val="en-US"/>
        </w:rPr>
        <w:t xml:space="preserve">Abbreviations: VAP, </w:t>
      </w:r>
      <w:r w:rsidRPr="00654618">
        <w:rPr>
          <w:rStyle w:val="nfasis"/>
          <w:bCs/>
          <w:i w:val="0"/>
          <w:color w:val="000000" w:themeColor="text1"/>
          <w:lang w:val="en-US"/>
        </w:rPr>
        <w:t>ventilator</w:t>
      </w:r>
      <w:r w:rsidRPr="00654618">
        <w:rPr>
          <w:i/>
          <w:color w:val="000000" w:themeColor="text1"/>
          <w:shd w:val="clear" w:color="auto" w:fill="FFFFFF"/>
          <w:lang w:val="en-US"/>
        </w:rPr>
        <w:t>-</w:t>
      </w:r>
      <w:r w:rsidRPr="00654618">
        <w:rPr>
          <w:rStyle w:val="nfasis"/>
          <w:bCs/>
          <w:i w:val="0"/>
          <w:color w:val="000000" w:themeColor="text1"/>
          <w:lang w:val="en-US"/>
        </w:rPr>
        <w:t>associated pneumonia</w:t>
      </w:r>
      <w:r w:rsidRPr="00654618">
        <w:rPr>
          <w:rStyle w:val="apple-converted-space"/>
          <w:i/>
          <w:color w:val="000000" w:themeColor="text1"/>
          <w:shd w:val="clear" w:color="auto" w:fill="FFFFFF"/>
          <w:lang w:val="en-US"/>
        </w:rPr>
        <w:t>;</w:t>
      </w:r>
      <w:r w:rsidRPr="00654618">
        <w:rPr>
          <w:rStyle w:val="apple-converted-space"/>
          <w:color w:val="000000" w:themeColor="text1"/>
          <w:shd w:val="clear" w:color="auto" w:fill="FFFFFF"/>
          <w:lang w:val="en-US"/>
        </w:rPr>
        <w:t xml:space="preserve"> </w:t>
      </w:r>
      <w:r w:rsidRPr="00654618">
        <w:rPr>
          <w:color w:val="000000" w:themeColor="text1"/>
          <w:lang w:val="en-US"/>
        </w:rPr>
        <w:t>-, negative; NR, Not related.</w:t>
      </w:r>
    </w:p>
    <w:p w14:paraId="407AB934" w14:textId="77777777" w:rsidR="00D14549" w:rsidRPr="00654618" w:rsidRDefault="00D14549" w:rsidP="00D14549">
      <w:pPr>
        <w:rPr>
          <w:color w:val="000000" w:themeColor="text1"/>
          <w:lang w:val="en-US"/>
        </w:rPr>
      </w:pPr>
    </w:p>
    <w:p w14:paraId="48C854A0" w14:textId="66113F43" w:rsidR="00D14549" w:rsidRPr="00654618" w:rsidRDefault="00D14549" w:rsidP="009E7D5A">
      <w:pPr>
        <w:spacing w:line="480" w:lineRule="auto"/>
        <w:contextualSpacing/>
        <w:jc w:val="both"/>
        <w:rPr>
          <w:color w:val="000000" w:themeColor="text1"/>
          <w:lang w:val="en-US"/>
        </w:rPr>
      </w:pPr>
    </w:p>
    <w:sectPr w:rsidR="00D14549" w:rsidRPr="00654618" w:rsidSect="007931B4">
      <w:footerReference w:type="even" r:id="rId8"/>
      <w:footerReference w:type="default" r:id="rId9"/>
      <w:pgSz w:w="20163" w:h="12242" w:orient="landscape" w:code="1"/>
      <w:pgMar w:top="720" w:right="720" w:bottom="720" w:left="72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A4E1238" w14:textId="77777777" w:rsidR="00B375D0" w:rsidRDefault="00B375D0">
      <w:r>
        <w:separator/>
      </w:r>
    </w:p>
  </w:endnote>
  <w:endnote w:type="continuationSeparator" w:id="0">
    <w:p w14:paraId="3E7C2871" w14:textId="77777777" w:rsidR="00B375D0" w:rsidRDefault="00B375D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Garamond">
    <w:altName w:val="Cambria"/>
    <w:panose1 w:val="020B0604020202020204"/>
    <w:charset w:val="00"/>
    <w:family w:val="roman"/>
    <w:notTrueType/>
    <w:pitch w:val="default"/>
    <w:sig w:usb0="00000003" w:usb1="00000000" w:usb2="00000000" w:usb3="00000000" w:csb0="00000001" w:csb1="00000000"/>
  </w:font>
  <w:font w:name="Garamond Premr Pro">
    <w:altName w:val="Cambria"/>
    <w:panose1 w:val="02020404030301010803"/>
    <w:charset w:val="00"/>
    <w:family w:val="roman"/>
    <w:notTrueType/>
    <w:pitch w:val="default"/>
    <w:sig w:usb0="00000003" w:usb1="00000000" w:usb2="00000000" w:usb3="00000000" w:csb0="00000001" w:csb1="00000000"/>
  </w:font>
  <w:font w:name="Myriad Pro">
    <w:panose1 w:val="020B0604020202020204"/>
    <w:charset w:val="00"/>
    <w:family w:val="swiss"/>
    <w:notTrueType/>
    <w:pitch w:val="default"/>
    <w:sig w:usb0="00000003" w:usb1="00000000" w:usb2="00000000" w:usb3="00000000" w:csb0="00000001" w:csb1="00000000"/>
  </w:font>
  <w:font w:name="Frutiger 47LightCn">
    <w:altName w:val="Arial Unicode MS"/>
    <w:panose1 w:val="020B0604020202020204"/>
    <w:charset w:val="00"/>
    <w:family w:val="swiss"/>
    <w:notTrueType/>
    <w:pitch w:val="default"/>
    <w:sig w:usb0="00000003" w:usb1="00000000" w:usb2="00000000" w:usb3="00000000" w:csb0="00000001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Frutiger 55 Roman">
    <w:altName w:val="Frutiger 55 Roman"/>
    <w:panose1 w:val="020B0604020202020204"/>
    <w:charset w:val="00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Nmerodepgina"/>
      </w:rPr>
      <w:id w:val="-1571259930"/>
      <w:docPartObj>
        <w:docPartGallery w:val="Page Numbers (Bottom of Page)"/>
        <w:docPartUnique/>
      </w:docPartObj>
    </w:sdtPr>
    <w:sdtEndPr>
      <w:rPr>
        <w:rStyle w:val="Nmerodepgina"/>
      </w:rPr>
    </w:sdtEndPr>
    <w:sdtContent>
      <w:p w14:paraId="0F42411E" w14:textId="6132EE45" w:rsidR="00737637" w:rsidRDefault="00737637" w:rsidP="0089787E">
        <w:pPr>
          <w:pStyle w:val="Piedepgina"/>
          <w:framePr w:wrap="none" w:vAnchor="text" w:hAnchor="margin" w:xAlign="right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end"/>
        </w:r>
      </w:p>
    </w:sdtContent>
  </w:sdt>
  <w:p w14:paraId="1C1FE934" w14:textId="77777777" w:rsidR="00737637" w:rsidRDefault="00737637" w:rsidP="006E1942">
    <w:pPr>
      <w:pStyle w:val="Piedepgina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Nmerodepgina"/>
      </w:rPr>
      <w:id w:val="-1068419444"/>
      <w:docPartObj>
        <w:docPartGallery w:val="Page Numbers (Bottom of Page)"/>
        <w:docPartUnique/>
      </w:docPartObj>
    </w:sdtPr>
    <w:sdtEndPr>
      <w:rPr>
        <w:rStyle w:val="Nmerodepgina"/>
      </w:rPr>
    </w:sdtEndPr>
    <w:sdtContent>
      <w:p w14:paraId="4140BA0B" w14:textId="322F535E" w:rsidR="00737637" w:rsidRDefault="00737637" w:rsidP="0089787E">
        <w:pPr>
          <w:pStyle w:val="Piedepgina"/>
          <w:framePr w:wrap="none" w:vAnchor="text" w:hAnchor="margin" w:xAlign="right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separate"/>
        </w:r>
        <w:r>
          <w:rPr>
            <w:rStyle w:val="Nmerodepgina"/>
            <w:noProof/>
          </w:rPr>
          <w:t>1</w:t>
        </w:r>
        <w:r>
          <w:rPr>
            <w:rStyle w:val="Nmerodepgina"/>
          </w:rPr>
          <w:fldChar w:fldCharType="end"/>
        </w:r>
      </w:p>
    </w:sdtContent>
  </w:sdt>
  <w:p w14:paraId="7CD0F135" w14:textId="273BEEB1" w:rsidR="00737637" w:rsidRPr="007345E1" w:rsidRDefault="00737637" w:rsidP="006E1942">
    <w:pPr>
      <w:pStyle w:val="Piedepgina"/>
      <w:ind w:right="360"/>
      <w:jc w:val="center"/>
      <w:rPr>
        <w:rFonts w:ascii="Times New Roman" w:hAnsi="Times New Roman"/>
      </w:rPr>
    </w:pPr>
  </w:p>
  <w:p w14:paraId="76C27F0D" w14:textId="77777777" w:rsidR="00737637" w:rsidRDefault="00737637">
    <w:pPr>
      <w:pStyle w:val="Piedepgina"/>
    </w:pPr>
  </w:p>
  <w:p w14:paraId="1E911F38" w14:textId="77777777" w:rsidR="00737637" w:rsidRDefault="00737637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D8C6A87" w14:textId="77777777" w:rsidR="00B375D0" w:rsidRDefault="00B375D0">
      <w:r>
        <w:separator/>
      </w:r>
    </w:p>
  </w:footnote>
  <w:footnote w:type="continuationSeparator" w:id="0">
    <w:p w14:paraId="403F49B5" w14:textId="77777777" w:rsidR="00B375D0" w:rsidRDefault="00B375D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F1BAED0A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1B4606EB"/>
    <w:multiLevelType w:val="hybridMultilevel"/>
    <w:tmpl w:val="9ED6104E"/>
    <w:lvl w:ilvl="0" w:tplc="08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75570FC"/>
    <w:multiLevelType w:val="multilevel"/>
    <w:tmpl w:val="99AA76D2"/>
    <w:lvl w:ilvl="0">
      <w:start w:val="3"/>
      <w:numFmt w:val="decimal"/>
      <w:lvlText w:val="%1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" w15:restartNumberingAfterBreak="0">
    <w:nsid w:val="651E092F"/>
    <w:multiLevelType w:val="hybridMultilevel"/>
    <w:tmpl w:val="720CBE34"/>
    <w:lvl w:ilvl="0" w:tplc="0409000F">
      <w:start w:val="5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C0A67FE"/>
    <w:multiLevelType w:val="multilevel"/>
    <w:tmpl w:val="946C91E4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1"/>
  </w:num>
  <w:num w:numId="2">
    <w:abstractNumId w:val="2"/>
  </w:num>
  <w:num w:numId="3">
    <w:abstractNumId w:val="4"/>
  </w:num>
  <w:num w:numId="4">
    <w:abstractNumId w:val="3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3"/>
  <w:activeWritingStyle w:appName="MSWord" w:lang="en-US" w:vendorID="64" w:dllVersion="6" w:nlCheck="1" w:checkStyle="1"/>
  <w:activeWritingStyle w:appName="MSWord" w:lang="en-US" w:vendorID="64" w:dllVersion="0" w:nlCheck="1" w:checkStyle="0"/>
  <w:activeWritingStyle w:appName="MSWord" w:lang="es-ES" w:vendorID="64" w:dllVersion="0" w:nlCheck="1" w:checkStyle="0"/>
  <w:activeWritingStyle w:appName="MSWord" w:lang="en-US" w:vendorID="64" w:dllVersion="4096" w:nlCheck="1" w:checkStyle="0"/>
  <w:activeWritingStyle w:appName="MSWord" w:lang="es-ES" w:vendorID="64" w:dllVersion="4096" w:nlCheck="1" w:checkStyle="0"/>
  <w:activeWritingStyle w:appName="MSWord" w:lang="es-MX" w:vendorID="64" w:dllVersion="6" w:nlCheck="1" w:checkStyle="1"/>
  <w:activeWritingStyle w:appName="MSWord" w:lang="es-ES_tradnl" w:vendorID="64" w:dllVersion="4096" w:nlCheck="1" w:checkStyle="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NDQzMDE1sDAzMDQyMDFT0lEKTi0uzszPAykwMaoFADzrVpYtAAAA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5ddrarz65pavhea5a35v5zudfd0wvtfzdrr&quot;&gt;Artículo&lt;record-ids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1&lt;/item&gt;&lt;item&gt;32&lt;/item&gt;&lt;item&gt;33&lt;/item&gt;&lt;item&gt;34&lt;/item&gt;&lt;item&gt;35&lt;/item&gt;&lt;item&gt;36&lt;/item&gt;&lt;/record-ids&gt;&lt;/item&gt;&lt;/Libraries&gt;"/>
    <w:docVar w:name="MachineID" w:val="200|203|197|188|201|197|204|189|197|198|200|197|189|200|197|204|189|"/>
    <w:docVar w:name="REFMGR.InstantFormat" w:val="&lt;ENInstantFormat&gt;&lt;Enabled&gt;1&lt;/Enabled&gt;&lt;ScanUnformatted&gt;1&lt;/ScanUnformatted&gt;&lt;ScanChanges&gt;1&lt;/ScanChanges&gt;&lt;/ENInstantFormat&gt;"/>
    <w:docVar w:name="REFMGR.Layout" w:val="&lt;ENLayout&gt;&lt;Style&gt;Taylor and Francis-H-British Chicago endnotes only&lt;/Style&gt;&lt;LeftDelim&gt;{&lt;/LeftDelim&gt;&lt;RightDelim&gt;}&lt;/RightDelim&gt;&lt;FontName&gt;Times New Roman&lt;/FontName&gt;&lt;FontSize&gt;12&lt;/FontSize&gt;&lt;ReflistTitle&gt;References&lt;/ReflistTitle&gt;&lt;StartingRefnum&gt;1&lt;/StartingRefnum&gt;&lt;FirstLineIndent&gt;720&lt;/FirstLineIndent&gt;&lt;HangingIndent&gt;0&lt;/HangingIndent&gt;&lt;LineSpacing&gt;0&lt;/LineSpacing&gt;&lt;SpaceAfter&gt;1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Cepas Venezuela&lt;/item&gt;&lt;/Libraries&gt;&lt;/ENLibraries&gt;"/>
    <w:docVar w:name="Username" w:val="Quality Control Editor"/>
  </w:docVars>
  <w:rsids>
    <w:rsidRoot w:val="008060CB"/>
    <w:rsid w:val="00000AD6"/>
    <w:rsid w:val="000037D6"/>
    <w:rsid w:val="000063F3"/>
    <w:rsid w:val="0000798C"/>
    <w:rsid w:val="000107F0"/>
    <w:rsid w:val="0001081C"/>
    <w:rsid w:val="00010C10"/>
    <w:rsid w:val="00011191"/>
    <w:rsid w:val="000118A4"/>
    <w:rsid w:val="000121E9"/>
    <w:rsid w:val="00012AB2"/>
    <w:rsid w:val="00013308"/>
    <w:rsid w:val="000145FF"/>
    <w:rsid w:val="00014A94"/>
    <w:rsid w:val="0001504D"/>
    <w:rsid w:val="00015A58"/>
    <w:rsid w:val="00015B90"/>
    <w:rsid w:val="00015E0C"/>
    <w:rsid w:val="00021AE8"/>
    <w:rsid w:val="000223CA"/>
    <w:rsid w:val="00023AA8"/>
    <w:rsid w:val="00023ACD"/>
    <w:rsid w:val="00027729"/>
    <w:rsid w:val="00031C2C"/>
    <w:rsid w:val="000324E7"/>
    <w:rsid w:val="000328FE"/>
    <w:rsid w:val="00037372"/>
    <w:rsid w:val="000377AF"/>
    <w:rsid w:val="00041089"/>
    <w:rsid w:val="000420AC"/>
    <w:rsid w:val="00042E9C"/>
    <w:rsid w:val="00044E6E"/>
    <w:rsid w:val="00045889"/>
    <w:rsid w:val="00046BB0"/>
    <w:rsid w:val="00046BBF"/>
    <w:rsid w:val="000474C6"/>
    <w:rsid w:val="00051B81"/>
    <w:rsid w:val="00052DC8"/>
    <w:rsid w:val="00054CDB"/>
    <w:rsid w:val="000556A7"/>
    <w:rsid w:val="00056B9E"/>
    <w:rsid w:val="00057606"/>
    <w:rsid w:val="000611FE"/>
    <w:rsid w:val="000634BB"/>
    <w:rsid w:val="000645A1"/>
    <w:rsid w:val="0006477B"/>
    <w:rsid w:val="00065183"/>
    <w:rsid w:val="000657E7"/>
    <w:rsid w:val="000666CA"/>
    <w:rsid w:val="00071A5D"/>
    <w:rsid w:val="00072A1F"/>
    <w:rsid w:val="00074AF0"/>
    <w:rsid w:val="00074DA5"/>
    <w:rsid w:val="000759DE"/>
    <w:rsid w:val="00075B72"/>
    <w:rsid w:val="00077425"/>
    <w:rsid w:val="000806CC"/>
    <w:rsid w:val="00081416"/>
    <w:rsid w:val="00082FE0"/>
    <w:rsid w:val="000856EE"/>
    <w:rsid w:val="000869FD"/>
    <w:rsid w:val="00090165"/>
    <w:rsid w:val="00091A53"/>
    <w:rsid w:val="000930EB"/>
    <w:rsid w:val="00093A4D"/>
    <w:rsid w:val="00094A93"/>
    <w:rsid w:val="00094F27"/>
    <w:rsid w:val="00097D9B"/>
    <w:rsid w:val="000A3DD5"/>
    <w:rsid w:val="000A4EAE"/>
    <w:rsid w:val="000A5A61"/>
    <w:rsid w:val="000A5EE5"/>
    <w:rsid w:val="000A62C2"/>
    <w:rsid w:val="000A6332"/>
    <w:rsid w:val="000A6B15"/>
    <w:rsid w:val="000B17FF"/>
    <w:rsid w:val="000B22E7"/>
    <w:rsid w:val="000B26C0"/>
    <w:rsid w:val="000B49DD"/>
    <w:rsid w:val="000B5D34"/>
    <w:rsid w:val="000B60D2"/>
    <w:rsid w:val="000C4E9B"/>
    <w:rsid w:val="000C4EA9"/>
    <w:rsid w:val="000C5C65"/>
    <w:rsid w:val="000C653F"/>
    <w:rsid w:val="000C65E3"/>
    <w:rsid w:val="000C7C6D"/>
    <w:rsid w:val="000D0305"/>
    <w:rsid w:val="000D2480"/>
    <w:rsid w:val="000D4C6F"/>
    <w:rsid w:val="000D55FE"/>
    <w:rsid w:val="000D6524"/>
    <w:rsid w:val="000D7D63"/>
    <w:rsid w:val="000E02DC"/>
    <w:rsid w:val="000E040B"/>
    <w:rsid w:val="000E0A72"/>
    <w:rsid w:val="000E0C7B"/>
    <w:rsid w:val="000E0CCD"/>
    <w:rsid w:val="000E1744"/>
    <w:rsid w:val="000E24EF"/>
    <w:rsid w:val="000E3301"/>
    <w:rsid w:val="000E6746"/>
    <w:rsid w:val="000E7FBC"/>
    <w:rsid w:val="000F0C34"/>
    <w:rsid w:val="000F15F6"/>
    <w:rsid w:val="000F359C"/>
    <w:rsid w:val="000F38C6"/>
    <w:rsid w:val="000F4A29"/>
    <w:rsid w:val="000F4F00"/>
    <w:rsid w:val="000F514C"/>
    <w:rsid w:val="000F5649"/>
    <w:rsid w:val="000F5879"/>
    <w:rsid w:val="000F6BFF"/>
    <w:rsid w:val="000F7E98"/>
    <w:rsid w:val="001008CE"/>
    <w:rsid w:val="00103EBC"/>
    <w:rsid w:val="00103EF6"/>
    <w:rsid w:val="00105250"/>
    <w:rsid w:val="001055A9"/>
    <w:rsid w:val="00105CF5"/>
    <w:rsid w:val="00106E7B"/>
    <w:rsid w:val="00107DBE"/>
    <w:rsid w:val="001106E3"/>
    <w:rsid w:val="001110B1"/>
    <w:rsid w:val="00111169"/>
    <w:rsid w:val="00111BB0"/>
    <w:rsid w:val="0011336C"/>
    <w:rsid w:val="00113815"/>
    <w:rsid w:val="00113F35"/>
    <w:rsid w:val="00114217"/>
    <w:rsid w:val="001148FD"/>
    <w:rsid w:val="00115453"/>
    <w:rsid w:val="00115F79"/>
    <w:rsid w:val="00117A8F"/>
    <w:rsid w:val="001204C0"/>
    <w:rsid w:val="00120992"/>
    <w:rsid w:val="0012205C"/>
    <w:rsid w:val="001226F7"/>
    <w:rsid w:val="00122AE2"/>
    <w:rsid w:val="00124E4C"/>
    <w:rsid w:val="001259A5"/>
    <w:rsid w:val="00125C08"/>
    <w:rsid w:val="00127E9F"/>
    <w:rsid w:val="001302A6"/>
    <w:rsid w:val="001309FD"/>
    <w:rsid w:val="001316D5"/>
    <w:rsid w:val="00134087"/>
    <w:rsid w:val="0013449A"/>
    <w:rsid w:val="00134E3A"/>
    <w:rsid w:val="001351D9"/>
    <w:rsid w:val="00136884"/>
    <w:rsid w:val="0013717C"/>
    <w:rsid w:val="00140981"/>
    <w:rsid w:val="00141A60"/>
    <w:rsid w:val="0014233D"/>
    <w:rsid w:val="00142F64"/>
    <w:rsid w:val="00143E62"/>
    <w:rsid w:val="0014421E"/>
    <w:rsid w:val="0014563B"/>
    <w:rsid w:val="001464F4"/>
    <w:rsid w:val="00147E54"/>
    <w:rsid w:val="00152ADE"/>
    <w:rsid w:val="00152CFD"/>
    <w:rsid w:val="00152EF5"/>
    <w:rsid w:val="00154D5A"/>
    <w:rsid w:val="001552DF"/>
    <w:rsid w:val="001555DE"/>
    <w:rsid w:val="001564F5"/>
    <w:rsid w:val="00162188"/>
    <w:rsid w:val="00162B29"/>
    <w:rsid w:val="00163211"/>
    <w:rsid w:val="00164DE5"/>
    <w:rsid w:val="00165DD4"/>
    <w:rsid w:val="00166A29"/>
    <w:rsid w:val="00167049"/>
    <w:rsid w:val="00167680"/>
    <w:rsid w:val="001712BF"/>
    <w:rsid w:val="001714ED"/>
    <w:rsid w:val="00174625"/>
    <w:rsid w:val="00175784"/>
    <w:rsid w:val="00175A93"/>
    <w:rsid w:val="0018075F"/>
    <w:rsid w:val="00183DC0"/>
    <w:rsid w:val="001854D2"/>
    <w:rsid w:val="00185A7A"/>
    <w:rsid w:val="0018693A"/>
    <w:rsid w:val="00186DA1"/>
    <w:rsid w:val="00186EBB"/>
    <w:rsid w:val="00187196"/>
    <w:rsid w:val="001871BE"/>
    <w:rsid w:val="001876DF"/>
    <w:rsid w:val="00190C00"/>
    <w:rsid w:val="00190FA2"/>
    <w:rsid w:val="0019104B"/>
    <w:rsid w:val="00191D0E"/>
    <w:rsid w:val="00191EDB"/>
    <w:rsid w:val="00192E20"/>
    <w:rsid w:val="0019520E"/>
    <w:rsid w:val="001961E6"/>
    <w:rsid w:val="00196CFA"/>
    <w:rsid w:val="00197AE1"/>
    <w:rsid w:val="001A0506"/>
    <w:rsid w:val="001A0CC8"/>
    <w:rsid w:val="001A1BF4"/>
    <w:rsid w:val="001A2410"/>
    <w:rsid w:val="001A304A"/>
    <w:rsid w:val="001A35A0"/>
    <w:rsid w:val="001A40FD"/>
    <w:rsid w:val="001A4DF4"/>
    <w:rsid w:val="001A5127"/>
    <w:rsid w:val="001A670D"/>
    <w:rsid w:val="001A6DD3"/>
    <w:rsid w:val="001A74F4"/>
    <w:rsid w:val="001B1790"/>
    <w:rsid w:val="001B264D"/>
    <w:rsid w:val="001B2ABE"/>
    <w:rsid w:val="001B3537"/>
    <w:rsid w:val="001B4E3D"/>
    <w:rsid w:val="001C016A"/>
    <w:rsid w:val="001C028F"/>
    <w:rsid w:val="001C1F7E"/>
    <w:rsid w:val="001C22C1"/>
    <w:rsid w:val="001C252B"/>
    <w:rsid w:val="001C30BA"/>
    <w:rsid w:val="001C5908"/>
    <w:rsid w:val="001C5BD7"/>
    <w:rsid w:val="001C6286"/>
    <w:rsid w:val="001C6624"/>
    <w:rsid w:val="001C7508"/>
    <w:rsid w:val="001C79A2"/>
    <w:rsid w:val="001D1F61"/>
    <w:rsid w:val="001D2784"/>
    <w:rsid w:val="001D3387"/>
    <w:rsid w:val="001D38BC"/>
    <w:rsid w:val="001D4124"/>
    <w:rsid w:val="001D63C5"/>
    <w:rsid w:val="001D63CE"/>
    <w:rsid w:val="001D7038"/>
    <w:rsid w:val="001E0A8D"/>
    <w:rsid w:val="001E11D2"/>
    <w:rsid w:val="001E257F"/>
    <w:rsid w:val="001E30F8"/>
    <w:rsid w:val="001E3B24"/>
    <w:rsid w:val="001E55B1"/>
    <w:rsid w:val="001E7177"/>
    <w:rsid w:val="001E7664"/>
    <w:rsid w:val="001E7FCE"/>
    <w:rsid w:val="001F0067"/>
    <w:rsid w:val="001F02E2"/>
    <w:rsid w:val="001F1D71"/>
    <w:rsid w:val="001F1E9C"/>
    <w:rsid w:val="001F33F8"/>
    <w:rsid w:val="001F369B"/>
    <w:rsid w:val="001F52AC"/>
    <w:rsid w:val="001F533F"/>
    <w:rsid w:val="0020010B"/>
    <w:rsid w:val="002012E0"/>
    <w:rsid w:val="00204BF3"/>
    <w:rsid w:val="00205518"/>
    <w:rsid w:val="00207911"/>
    <w:rsid w:val="00207D1E"/>
    <w:rsid w:val="00210C6D"/>
    <w:rsid w:val="00212A43"/>
    <w:rsid w:val="0021346A"/>
    <w:rsid w:val="00215500"/>
    <w:rsid w:val="00215A91"/>
    <w:rsid w:val="002169BD"/>
    <w:rsid w:val="002204B2"/>
    <w:rsid w:val="00221E95"/>
    <w:rsid w:val="00222609"/>
    <w:rsid w:val="00222648"/>
    <w:rsid w:val="002226B1"/>
    <w:rsid w:val="0022279A"/>
    <w:rsid w:val="00222FA5"/>
    <w:rsid w:val="00225D9F"/>
    <w:rsid w:val="002261E8"/>
    <w:rsid w:val="002267D8"/>
    <w:rsid w:val="002273D2"/>
    <w:rsid w:val="00231358"/>
    <w:rsid w:val="00231781"/>
    <w:rsid w:val="00232F13"/>
    <w:rsid w:val="002339A9"/>
    <w:rsid w:val="00234B71"/>
    <w:rsid w:val="00234C7F"/>
    <w:rsid w:val="00235ED5"/>
    <w:rsid w:val="00236DFD"/>
    <w:rsid w:val="00237113"/>
    <w:rsid w:val="00237D95"/>
    <w:rsid w:val="00237E71"/>
    <w:rsid w:val="0024067E"/>
    <w:rsid w:val="00240B31"/>
    <w:rsid w:val="00240F01"/>
    <w:rsid w:val="0024119D"/>
    <w:rsid w:val="002416A4"/>
    <w:rsid w:val="0024364A"/>
    <w:rsid w:val="00244330"/>
    <w:rsid w:val="002449E1"/>
    <w:rsid w:val="002458A8"/>
    <w:rsid w:val="00245B37"/>
    <w:rsid w:val="0024670C"/>
    <w:rsid w:val="00246F35"/>
    <w:rsid w:val="00247D79"/>
    <w:rsid w:val="00250974"/>
    <w:rsid w:val="002517F1"/>
    <w:rsid w:val="00251FDC"/>
    <w:rsid w:val="00255BD9"/>
    <w:rsid w:val="00256298"/>
    <w:rsid w:val="002563A6"/>
    <w:rsid w:val="0025777F"/>
    <w:rsid w:val="00257894"/>
    <w:rsid w:val="002610C1"/>
    <w:rsid w:val="00261CEE"/>
    <w:rsid w:val="0026304F"/>
    <w:rsid w:val="00263AA5"/>
    <w:rsid w:val="00265E33"/>
    <w:rsid w:val="00267938"/>
    <w:rsid w:val="00267A08"/>
    <w:rsid w:val="002732A2"/>
    <w:rsid w:val="002740C6"/>
    <w:rsid w:val="00274EA0"/>
    <w:rsid w:val="0027539D"/>
    <w:rsid w:val="002753FE"/>
    <w:rsid w:val="002761B8"/>
    <w:rsid w:val="00277B1B"/>
    <w:rsid w:val="00277D86"/>
    <w:rsid w:val="002834A8"/>
    <w:rsid w:val="00285A61"/>
    <w:rsid w:val="0028642C"/>
    <w:rsid w:val="00287AA0"/>
    <w:rsid w:val="00287BF2"/>
    <w:rsid w:val="002920C0"/>
    <w:rsid w:val="0029440A"/>
    <w:rsid w:val="002967DA"/>
    <w:rsid w:val="00296FA8"/>
    <w:rsid w:val="002A004E"/>
    <w:rsid w:val="002A2876"/>
    <w:rsid w:val="002A36C5"/>
    <w:rsid w:val="002A3870"/>
    <w:rsid w:val="002A38F6"/>
    <w:rsid w:val="002A44C7"/>
    <w:rsid w:val="002B043A"/>
    <w:rsid w:val="002B1D4F"/>
    <w:rsid w:val="002B2489"/>
    <w:rsid w:val="002B30AA"/>
    <w:rsid w:val="002B4D06"/>
    <w:rsid w:val="002B5235"/>
    <w:rsid w:val="002B684F"/>
    <w:rsid w:val="002B6C9D"/>
    <w:rsid w:val="002C0BF2"/>
    <w:rsid w:val="002C23CB"/>
    <w:rsid w:val="002C4292"/>
    <w:rsid w:val="002C53F7"/>
    <w:rsid w:val="002C54E6"/>
    <w:rsid w:val="002C6B1D"/>
    <w:rsid w:val="002D0654"/>
    <w:rsid w:val="002D2F45"/>
    <w:rsid w:val="002D3862"/>
    <w:rsid w:val="002D541B"/>
    <w:rsid w:val="002D5527"/>
    <w:rsid w:val="002D57AF"/>
    <w:rsid w:val="002D5869"/>
    <w:rsid w:val="002D74CE"/>
    <w:rsid w:val="002D7C5C"/>
    <w:rsid w:val="002E10D1"/>
    <w:rsid w:val="002E177A"/>
    <w:rsid w:val="002E17EC"/>
    <w:rsid w:val="002E1E40"/>
    <w:rsid w:val="002E2AB5"/>
    <w:rsid w:val="002E4CFA"/>
    <w:rsid w:val="002E4E39"/>
    <w:rsid w:val="002E5AD6"/>
    <w:rsid w:val="002E64E8"/>
    <w:rsid w:val="002E6665"/>
    <w:rsid w:val="002F2504"/>
    <w:rsid w:val="002F2594"/>
    <w:rsid w:val="002F342E"/>
    <w:rsid w:val="002F4672"/>
    <w:rsid w:val="002F5637"/>
    <w:rsid w:val="002F58F3"/>
    <w:rsid w:val="002F647D"/>
    <w:rsid w:val="002F7193"/>
    <w:rsid w:val="003007F8"/>
    <w:rsid w:val="00303501"/>
    <w:rsid w:val="00304469"/>
    <w:rsid w:val="00304620"/>
    <w:rsid w:val="00305139"/>
    <w:rsid w:val="00307FE5"/>
    <w:rsid w:val="003107A4"/>
    <w:rsid w:val="00312AA3"/>
    <w:rsid w:val="003134CC"/>
    <w:rsid w:val="003135FC"/>
    <w:rsid w:val="00315DF8"/>
    <w:rsid w:val="003160ED"/>
    <w:rsid w:val="00317BA8"/>
    <w:rsid w:val="00320354"/>
    <w:rsid w:val="003249A1"/>
    <w:rsid w:val="00324C87"/>
    <w:rsid w:val="00327D73"/>
    <w:rsid w:val="0033240F"/>
    <w:rsid w:val="00332D98"/>
    <w:rsid w:val="00333949"/>
    <w:rsid w:val="003340E6"/>
    <w:rsid w:val="00337EE8"/>
    <w:rsid w:val="003447BA"/>
    <w:rsid w:val="00344EE6"/>
    <w:rsid w:val="00344FCF"/>
    <w:rsid w:val="00346CF8"/>
    <w:rsid w:val="0035144A"/>
    <w:rsid w:val="00351BA1"/>
    <w:rsid w:val="00352304"/>
    <w:rsid w:val="0035325D"/>
    <w:rsid w:val="003608D9"/>
    <w:rsid w:val="0036148B"/>
    <w:rsid w:val="003618EB"/>
    <w:rsid w:val="00361D1E"/>
    <w:rsid w:val="0036222C"/>
    <w:rsid w:val="00362A12"/>
    <w:rsid w:val="00363F6F"/>
    <w:rsid w:val="00365EC7"/>
    <w:rsid w:val="0036768F"/>
    <w:rsid w:val="00370ECF"/>
    <w:rsid w:val="00371342"/>
    <w:rsid w:val="00371FC8"/>
    <w:rsid w:val="00372D20"/>
    <w:rsid w:val="003730A8"/>
    <w:rsid w:val="003732CD"/>
    <w:rsid w:val="00373684"/>
    <w:rsid w:val="003741E9"/>
    <w:rsid w:val="00374AAF"/>
    <w:rsid w:val="00374BEC"/>
    <w:rsid w:val="00376654"/>
    <w:rsid w:val="00376960"/>
    <w:rsid w:val="00376BFE"/>
    <w:rsid w:val="00376CF4"/>
    <w:rsid w:val="003800BF"/>
    <w:rsid w:val="003809E9"/>
    <w:rsid w:val="00380F46"/>
    <w:rsid w:val="00382738"/>
    <w:rsid w:val="0038340F"/>
    <w:rsid w:val="00383A7A"/>
    <w:rsid w:val="003845E7"/>
    <w:rsid w:val="00384A21"/>
    <w:rsid w:val="00386495"/>
    <w:rsid w:val="00387F30"/>
    <w:rsid w:val="00390914"/>
    <w:rsid w:val="00393279"/>
    <w:rsid w:val="003935EA"/>
    <w:rsid w:val="00394CD5"/>
    <w:rsid w:val="00394E59"/>
    <w:rsid w:val="00395562"/>
    <w:rsid w:val="00395DE1"/>
    <w:rsid w:val="003A088E"/>
    <w:rsid w:val="003A263F"/>
    <w:rsid w:val="003A30EB"/>
    <w:rsid w:val="003A32ED"/>
    <w:rsid w:val="003A5D15"/>
    <w:rsid w:val="003A705B"/>
    <w:rsid w:val="003A7909"/>
    <w:rsid w:val="003B0BEA"/>
    <w:rsid w:val="003B16CE"/>
    <w:rsid w:val="003B2983"/>
    <w:rsid w:val="003B2B73"/>
    <w:rsid w:val="003B2EE6"/>
    <w:rsid w:val="003B4D54"/>
    <w:rsid w:val="003B63DD"/>
    <w:rsid w:val="003B7173"/>
    <w:rsid w:val="003B724B"/>
    <w:rsid w:val="003C0F35"/>
    <w:rsid w:val="003C216C"/>
    <w:rsid w:val="003C3004"/>
    <w:rsid w:val="003C386F"/>
    <w:rsid w:val="003C4C83"/>
    <w:rsid w:val="003C52E5"/>
    <w:rsid w:val="003C6315"/>
    <w:rsid w:val="003C77CE"/>
    <w:rsid w:val="003D0ABC"/>
    <w:rsid w:val="003D0DD8"/>
    <w:rsid w:val="003D31FF"/>
    <w:rsid w:val="003D5AAF"/>
    <w:rsid w:val="003D70CA"/>
    <w:rsid w:val="003D795B"/>
    <w:rsid w:val="003E0F00"/>
    <w:rsid w:val="003E13FF"/>
    <w:rsid w:val="003E1C2D"/>
    <w:rsid w:val="003E2077"/>
    <w:rsid w:val="003E37D7"/>
    <w:rsid w:val="003E3E18"/>
    <w:rsid w:val="003E41D6"/>
    <w:rsid w:val="003E429A"/>
    <w:rsid w:val="003E42E3"/>
    <w:rsid w:val="003E4439"/>
    <w:rsid w:val="003E5FB8"/>
    <w:rsid w:val="003E5FE7"/>
    <w:rsid w:val="003E6292"/>
    <w:rsid w:val="003E70B1"/>
    <w:rsid w:val="003E7693"/>
    <w:rsid w:val="003F22F6"/>
    <w:rsid w:val="003F40F7"/>
    <w:rsid w:val="003F5A63"/>
    <w:rsid w:val="003F5A75"/>
    <w:rsid w:val="003F5AF0"/>
    <w:rsid w:val="003F621B"/>
    <w:rsid w:val="003F674E"/>
    <w:rsid w:val="003F76C7"/>
    <w:rsid w:val="004004A5"/>
    <w:rsid w:val="00401A52"/>
    <w:rsid w:val="0040375F"/>
    <w:rsid w:val="004047C5"/>
    <w:rsid w:val="00405591"/>
    <w:rsid w:val="00407FA7"/>
    <w:rsid w:val="004100BB"/>
    <w:rsid w:val="004106B0"/>
    <w:rsid w:val="0041088E"/>
    <w:rsid w:val="0041165D"/>
    <w:rsid w:val="004120BA"/>
    <w:rsid w:val="004144ED"/>
    <w:rsid w:val="0041529C"/>
    <w:rsid w:val="00415A09"/>
    <w:rsid w:val="004213DB"/>
    <w:rsid w:val="004220AA"/>
    <w:rsid w:val="00422154"/>
    <w:rsid w:val="00422D35"/>
    <w:rsid w:val="004250E2"/>
    <w:rsid w:val="004255C7"/>
    <w:rsid w:val="0042610D"/>
    <w:rsid w:val="0042745D"/>
    <w:rsid w:val="00427D80"/>
    <w:rsid w:val="0043094D"/>
    <w:rsid w:val="00430A2B"/>
    <w:rsid w:val="00431C51"/>
    <w:rsid w:val="004322A4"/>
    <w:rsid w:val="00434D18"/>
    <w:rsid w:val="004363FE"/>
    <w:rsid w:val="00436B6C"/>
    <w:rsid w:val="0043778A"/>
    <w:rsid w:val="00446EEB"/>
    <w:rsid w:val="00447B81"/>
    <w:rsid w:val="00450A4B"/>
    <w:rsid w:val="004510CE"/>
    <w:rsid w:val="00454D67"/>
    <w:rsid w:val="00454E6A"/>
    <w:rsid w:val="00456F13"/>
    <w:rsid w:val="00461F89"/>
    <w:rsid w:val="00462CB2"/>
    <w:rsid w:val="00463BE5"/>
    <w:rsid w:val="00464477"/>
    <w:rsid w:val="0046586D"/>
    <w:rsid w:val="00465DF8"/>
    <w:rsid w:val="004660FC"/>
    <w:rsid w:val="00466ADC"/>
    <w:rsid w:val="00466C29"/>
    <w:rsid w:val="00470B34"/>
    <w:rsid w:val="00471427"/>
    <w:rsid w:val="00472980"/>
    <w:rsid w:val="00473224"/>
    <w:rsid w:val="00475235"/>
    <w:rsid w:val="00475AD4"/>
    <w:rsid w:val="004768DB"/>
    <w:rsid w:val="00477049"/>
    <w:rsid w:val="00477A28"/>
    <w:rsid w:val="00480777"/>
    <w:rsid w:val="00481352"/>
    <w:rsid w:val="00481389"/>
    <w:rsid w:val="004821DF"/>
    <w:rsid w:val="00485924"/>
    <w:rsid w:val="00486DB6"/>
    <w:rsid w:val="0049070E"/>
    <w:rsid w:val="00492A22"/>
    <w:rsid w:val="00494109"/>
    <w:rsid w:val="004954C1"/>
    <w:rsid w:val="00496E29"/>
    <w:rsid w:val="004971C8"/>
    <w:rsid w:val="00497F83"/>
    <w:rsid w:val="004A074A"/>
    <w:rsid w:val="004A21FC"/>
    <w:rsid w:val="004A4101"/>
    <w:rsid w:val="004A4345"/>
    <w:rsid w:val="004A52FD"/>
    <w:rsid w:val="004A5979"/>
    <w:rsid w:val="004B0919"/>
    <w:rsid w:val="004B106F"/>
    <w:rsid w:val="004B10E9"/>
    <w:rsid w:val="004B199F"/>
    <w:rsid w:val="004B1ACC"/>
    <w:rsid w:val="004B1C19"/>
    <w:rsid w:val="004B270F"/>
    <w:rsid w:val="004B3DB5"/>
    <w:rsid w:val="004B447E"/>
    <w:rsid w:val="004B5224"/>
    <w:rsid w:val="004B6578"/>
    <w:rsid w:val="004C174D"/>
    <w:rsid w:val="004C1D18"/>
    <w:rsid w:val="004C1D83"/>
    <w:rsid w:val="004C2410"/>
    <w:rsid w:val="004C4753"/>
    <w:rsid w:val="004C5EAB"/>
    <w:rsid w:val="004D0E75"/>
    <w:rsid w:val="004D122E"/>
    <w:rsid w:val="004D1C37"/>
    <w:rsid w:val="004D1F33"/>
    <w:rsid w:val="004D2631"/>
    <w:rsid w:val="004D2748"/>
    <w:rsid w:val="004D2D94"/>
    <w:rsid w:val="004D36A3"/>
    <w:rsid w:val="004D4258"/>
    <w:rsid w:val="004D5410"/>
    <w:rsid w:val="004E124C"/>
    <w:rsid w:val="004E418A"/>
    <w:rsid w:val="004E4588"/>
    <w:rsid w:val="004E521F"/>
    <w:rsid w:val="004E5F03"/>
    <w:rsid w:val="004E6AEF"/>
    <w:rsid w:val="004E6E29"/>
    <w:rsid w:val="004E741A"/>
    <w:rsid w:val="004E7ECE"/>
    <w:rsid w:val="004F0191"/>
    <w:rsid w:val="004F1772"/>
    <w:rsid w:val="004F221C"/>
    <w:rsid w:val="004F2262"/>
    <w:rsid w:val="004F513E"/>
    <w:rsid w:val="004F62A6"/>
    <w:rsid w:val="004F7A3D"/>
    <w:rsid w:val="005010CA"/>
    <w:rsid w:val="00502160"/>
    <w:rsid w:val="00502373"/>
    <w:rsid w:val="005032CC"/>
    <w:rsid w:val="00503BB9"/>
    <w:rsid w:val="00504124"/>
    <w:rsid w:val="00504314"/>
    <w:rsid w:val="005074F8"/>
    <w:rsid w:val="00510A7F"/>
    <w:rsid w:val="005118B6"/>
    <w:rsid w:val="00511A90"/>
    <w:rsid w:val="00512D32"/>
    <w:rsid w:val="005130DE"/>
    <w:rsid w:val="00514D69"/>
    <w:rsid w:val="00515609"/>
    <w:rsid w:val="005168B4"/>
    <w:rsid w:val="005178F5"/>
    <w:rsid w:val="00517A4D"/>
    <w:rsid w:val="00517AC4"/>
    <w:rsid w:val="0052163F"/>
    <w:rsid w:val="005220DF"/>
    <w:rsid w:val="00522797"/>
    <w:rsid w:val="005227FF"/>
    <w:rsid w:val="00522882"/>
    <w:rsid w:val="00523DD7"/>
    <w:rsid w:val="005240B5"/>
    <w:rsid w:val="00524229"/>
    <w:rsid w:val="00524905"/>
    <w:rsid w:val="00525358"/>
    <w:rsid w:val="0052683D"/>
    <w:rsid w:val="00526B41"/>
    <w:rsid w:val="00527F31"/>
    <w:rsid w:val="005301FC"/>
    <w:rsid w:val="0053094E"/>
    <w:rsid w:val="00530BA8"/>
    <w:rsid w:val="00530FBD"/>
    <w:rsid w:val="005311BF"/>
    <w:rsid w:val="005314BD"/>
    <w:rsid w:val="0053243E"/>
    <w:rsid w:val="0053281A"/>
    <w:rsid w:val="00532C97"/>
    <w:rsid w:val="00535754"/>
    <w:rsid w:val="00542E93"/>
    <w:rsid w:val="00543297"/>
    <w:rsid w:val="00544D98"/>
    <w:rsid w:val="005457E2"/>
    <w:rsid w:val="00545D5A"/>
    <w:rsid w:val="00546C87"/>
    <w:rsid w:val="00547218"/>
    <w:rsid w:val="00551BBA"/>
    <w:rsid w:val="00552D5D"/>
    <w:rsid w:val="00552DD4"/>
    <w:rsid w:val="005536A3"/>
    <w:rsid w:val="005536C4"/>
    <w:rsid w:val="00553B85"/>
    <w:rsid w:val="0055467C"/>
    <w:rsid w:val="00554B7F"/>
    <w:rsid w:val="00555FC8"/>
    <w:rsid w:val="005569EA"/>
    <w:rsid w:val="00557AC0"/>
    <w:rsid w:val="0056071C"/>
    <w:rsid w:val="00562D4A"/>
    <w:rsid w:val="00562F27"/>
    <w:rsid w:val="0056339E"/>
    <w:rsid w:val="0056692C"/>
    <w:rsid w:val="00567138"/>
    <w:rsid w:val="00573F86"/>
    <w:rsid w:val="00574960"/>
    <w:rsid w:val="00577951"/>
    <w:rsid w:val="00580676"/>
    <w:rsid w:val="00580C08"/>
    <w:rsid w:val="005830D1"/>
    <w:rsid w:val="00583123"/>
    <w:rsid w:val="00583617"/>
    <w:rsid w:val="00583D79"/>
    <w:rsid w:val="00583EA6"/>
    <w:rsid w:val="00585F27"/>
    <w:rsid w:val="0058613C"/>
    <w:rsid w:val="005872F3"/>
    <w:rsid w:val="0059106F"/>
    <w:rsid w:val="0059368D"/>
    <w:rsid w:val="0059480A"/>
    <w:rsid w:val="00594B17"/>
    <w:rsid w:val="005956CC"/>
    <w:rsid w:val="00597DA8"/>
    <w:rsid w:val="005A15C8"/>
    <w:rsid w:val="005A2E65"/>
    <w:rsid w:val="005A3724"/>
    <w:rsid w:val="005A3B19"/>
    <w:rsid w:val="005A41DE"/>
    <w:rsid w:val="005A6CAF"/>
    <w:rsid w:val="005B02F7"/>
    <w:rsid w:val="005B2525"/>
    <w:rsid w:val="005B260F"/>
    <w:rsid w:val="005B324F"/>
    <w:rsid w:val="005B36B2"/>
    <w:rsid w:val="005B733A"/>
    <w:rsid w:val="005B781C"/>
    <w:rsid w:val="005C0168"/>
    <w:rsid w:val="005C0494"/>
    <w:rsid w:val="005C04A7"/>
    <w:rsid w:val="005C173E"/>
    <w:rsid w:val="005C1C76"/>
    <w:rsid w:val="005C1E23"/>
    <w:rsid w:val="005C3A49"/>
    <w:rsid w:val="005D000A"/>
    <w:rsid w:val="005D1243"/>
    <w:rsid w:val="005D1CD1"/>
    <w:rsid w:val="005D295A"/>
    <w:rsid w:val="005D3B1D"/>
    <w:rsid w:val="005D3C19"/>
    <w:rsid w:val="005D46BB"/>
    <w:rsid w:val="005D5407"/>
    <w:rsid w:val="005D54AC"/>
    <w:rsid w:val="005D6674"/>
    <w:rsid w:val="005D72DB"/>
    <w:rsid w:val="005D7AAB"/>
    <w:rsid w:val="005E0974"/>
    <w:rsid w:val="005E0E3D"/>
    <w:rsid w:val="005E5A7D"/>
    <w:rsid w:val="005E6926"/>
    <w:rsid w:val="005E6D33"/>
    <w:rsid w:val="005E73C9"/>
    <w:rsid w:val="005E7EE2"/>
    <w:rsid w:val="005E7FB5"/>
    <w:rsid w:val="005F0358"/>
    <w:rsid w:val="005F1391"/>
    <w:rsid w:val="005F390F"/>
    <w:rsid w:val="005F4407"/>
    <w:rsid w:val="005F6DB9"/>
    <w:rsid w:val="005F6E01"/>
    <w:rsid w:val="005F70BB"/>
    <w:rsid w:val="0060102E"/>
    <w:rsid w:val="006026F1"/>
    <w:rsid w:val="006036A6"/>
    <w:rsid w:val="00603F67"/>
    <w:rsid w:val="006053F4"/>
    <w:rsid w:val="00605700"/>
    <w:rsid w:val="0060575C"/>
    <w:rsid w:val="00605C85"/>
    <w:rsid w:val="0060615D"/>
    <w:rsid w:val="0060788E"/>
    <w:rsid w:val="00610B91"/>
    <w:rsid w:val="006117A3"/>
    <w:rsid w:val="00611D5A"/>
    <w:rsid w:val="00613476"/>
    <w:rsid w:val="00613787"/>
    <w:rsid w:val="00613E84"/>
    <w:rsid w:val="006145A9"/>
    <w:rsid w:val="00615703"/>
    <w:rsid w:val="006169E9"/>
    <w:rsid w:val="00617473"/>
    <w:rsid w:val="00617AE2"/>
    <w:rsid w:val="00620231"/>
    <w:rsid w:val="00621215"/>
    <w:rsid w:val="0062140B"/>
    <w:rsid w:val="0062350F"/>
    <w:rsid w:val="00626E80"/>
    <w:rsid w:val="006328BD"/>
    <w:rsid w:val="00632EE8"/>
    <w:rsid w:val="00633314"/>
    <w:rsid w:val="00633A18"/>
    <w:rsid w:val="00633DCB"/>
    <w:rsid w:val="00634B5F"/>
    <w:rsid w:val="00635310"/>
    <w:rsid w:val="00636777"/>
    <w:rsid w:val="006402DC"/>
    <w:rsid w:val="0064053D"/>
    <w:rsid w:val="00641B25"/>
    <w:rsid w:val="00644613"/>
    <w:rsid w:val="006450C8"/>
    <w:rsid w:val="0064577C"/>
    <w:rsid w:val="00646BCE"/>
    <w:rsid w:val="006515ED"/>
    <w:rsid w:val="00652E0C"/>
    <w:rsid w:val="006532CB"/>
    <w:rsid w:val="00653A09"/>
    <w:rsid w:val="00653CF7"/>
    <w:rsid w:val="00654618"/>
    <w:rsid w:val="00655002"/>
    <w:rsid w:val="00656A93"/>
    <w:rsid w:val="00656EC1"/>
    <w:rsid w:val="0066014E"/>
    <w:rsid w:val="00660458"/>
    <w:rsid w:val="0066240C"/>
    <w:rsid w:val="00663F2B"/>
    <w:rsid w:val="00665B6E"/>
    <w:rsid w:val="00667DB9"/>
    <w:rsid w:val="0067043F"/>
    <w:rsid w:val="00671CE9"/>
    <w:rsid w:val="00673720"/>
    <w:rsid w:val="006749EB"/>
    <w:rsid w:val="00675A6F"/>
    <w:rsid w:val="0067623E"/>
    <w:rsid w:val="0067656C"/>
    <w:rsid w:val="006802DE"/>
    <w:rsid w:val="00680BA0"/>
    <w:rsid w:val="0068111B"/>
    <w:rsid w:val="00681866"/>
    <w:rsid w:val="0068227C"/>
    <w:rsid w:val="0068295B"/>
    <w:rsid w:val="00682A15"/>
    <w:rsid w:val="00684B6C"/>
    <w:rsid w:val="006861BC"/>
    <w:rsid w:val="0068625F"/>
    <w:rsid w:val="00687492"/>
    <w:rsid w:val="00687646"/>
    <w:rsid w:val="00691B98"/>
    <w:rsid w:val="0069398B"/>
    <w:rsid w:val="00693A3F"/>
    <w:rsid w:val="00694765"/>
    <w:rsid w:val="00695F88"/>
    <w:rsid w:val="006A0012"/>
    <w:rsid w:val="006A1C0E"/>
    <w:rsid w:val="006A2B46"/>
    <w:rsid w:val="006A37D8"/>
    <w:rsid w:val="006A7A6A"/>
    <w:rsid w:val="006A7DC4"/>
    <w:rsid w:val="006B0698"/>
    <w:rsid w:val="006B0974"/>
    <w:rsid w:val="006B19F8"/>
    <w:rsid w:val="006B3F7F"/>
    <w:rsid w:val="006B6745"/>
    <w:rsid w:val="006B7361"/>
    <w:rsid w:val="006B7EE0"/>
    <w:rsid w:val="006B7FE6"/>
    <w:rsid w:val="006C27A2"/>
    <w:rsid w:val="006C2EBB"/>
    <w:rsid w:val="006C2FC4"/>
    <w:rsid w:val="006C3210"/>
    <w:rsid w:val="006C3D23"/>
    <w:rsid w:val="006C4B1A"/>
    <w:rsid w:val="006C4EC0"/>
    <w:rsid w:val="006C55C8"/>
    <w:rsid w:val="006C5CDC"/>
    <w:rsid w:val="006C62A9"/>
    <w:rsid w:val="006C735C"/>
    <w:rsid w:val="006D0D5F"/>
    <w:rsid w:val="006D1B59"/>
    <w:rsid w:val="006D2236"/>
    <w:rsid w:val="006D4B36"/>
    <w:rsid w:val="006D5C94"/>
    <w:rsid w:val="006D6371"/>
    <w:rsid w:val="006D6FBC"/>
    <w:rsid w:val="006D7B29"/>
    <w:rsid w:val="006D7D18"/>
    <w:rsid w:val="006E0A04"/>
    <w:rsid w:val="006E12F7"/>
    <w:rsid w:val="006E1942"/>
    <w:rsid w:val="006E2184"/>
    <w:rsid w:val="006E32E6"/>
    <w:rsid w:val="006E393E"/>
    <w:rsid w:val="006E430D"/>
    <w:rsid w:val="006E6D67"/>
    <w:rsid w:val="006F1909"/>
    <w:rsid w:val="006F2622"/>
    <w:rsid w:val="006F2852"/>
    <w:rsid w:val="006F35CF"/>
    <w:rsid w:val="006F4E84"/>
    <w:rsid w:val="006F65B2"/>
    <w:rsid w:val="006F679A"/>
    <w:rsid w:val="006F7553"/>
    <w:rsid w:val="006F7CC5"/>
    <w:rsid w:val="00701921"/>
    <w:rsid w:val="00702CEA"/>
    <w:rsid w:val="00703234"/>
    <w:rsid w:val="00703B1C"/>
    <w:rsid w:val="00705ADC"/>
    <w:rsid w:val="00706A49"/>
    <w:rsid w:val="00706FC4"/>
    <w:rsid w:val="00711A49"/>
    <w:rsid w:val="007135A8"/>
    <w:rsid w:val="007150E1"/>
    <w:rsid w:val="00716DA1"/>
    <w:rsid w:val="00717CBF"/>
    <w:rsid w:val="00717D2D"/>
    <w:rsid w:val="007208D7"/>
    <w:rsid w:val="007221E5"/>
    <w:rsid w:val="007223F9"/>
    <w:rsid w:val="0072257C"/>
    <w:rsid w:val="007244C5"/>
    <w:rsid w:val="00724FFA"/>
    <w:rsid w:val="00725413"/>
    <w:rsid w:val="00726EA7"/>
    <w:rsid w:val="007306BB"/>
    <w:rsid w:val="0073187D"/>
    <w:rsid w:val="00732A9C"/>
    <w:rsid w:val="00732CFB"/>
    <w:rsid w:val="007345E1"/>
    <w:rsid w:val="007347FC"/>
    <w:rsid w:val="00734979"/>
    <w:rsid w:val="00735814"/>
    <w:rsid w:val="007365D6"/>
    <w:rsid w:val="00736CB5"/>
    <w:rsid w:val="00737637"/>
    <w:rsid w:val="00741FBE"/>
    <w:rsid w:val="007427E0"/>
    <w:rsid w:val="00743FC5"/>
    <w:rsid w:val="007444F3"/>
    <w:rsid w:val="00744DFF"/>
    <w:rsid w:val="00745FAD"/>
    <w:rsid w:val="00746819"/>
    <w:rsid w:val="00750159"/>
    <w:rsid w:val="0075026E"/>
    <w:rsid w:val="007508A6"/>
    <w:rsid w:val="0075140E"/>
    <w:rsid w:val="00752D50"/>
    <w:rsid w:val="00752E7A"/>
    <w:rsid w:val="0075433B"/>
    <w:rsid w:val="00754F9E"/>
    <w:rsid w:val="00755BF9"/>
    <w:rsid w:val="007572A5"/>
    <w:rsid w:val="00760056"/>
    <w:rsid w:val="00760448"/>
    <w:rsid w:val="00761D58"/>
    <w:rsid w:val="0076351A"/>
    <w:rsid w:val="00763692"/>
    <w:rsid w:val="007651DD"/>
    <w:rsid w:val="007654D4"/>
    <w:rsid w:val="00766AB3"/>
    <w:rsid w:val="00772274"/>
    <w:rsid w:val="00773921"/>
    <w:rsid w:val="00773AC7"/>
    <w:rsid w:val="00773E0C"/>
    <w:rsid w:val="00775436"/>
    <w:rsid w:val="00775CB8"/>
    <w:rsid w:val="00776EDF"/>
    <w:rsid w:val="00777477"/>
    <w:rsid w:val="00780046"/>
    <w:rsid w:val="00781602"/>
    <w:rsid w:val="00784191"/>
    <w:rsid w:val="00784367"/>
    <w:rsid w:val="00784960"/>
    <w:rsid w:val="00784AB3"/>
    <w:rsid w:val="00784F0B"/>
    <w:rsid w:val="00785300"/>
    <w:rsid w:val="007856C0"/>
    <w:rsid w:val="00785E55"/>
    <w:rsid w:val="007862F9"/>
    <w:rsid w:val="00786812"/>
    <w:rsid w:val="0078748C"/>
    <w:rsid w:val="007875C1"/>
    <w:rsid w:val="00787EAC"/>
    <w:rsid w:val="00791356"/>
    <w:rsid w:val="007913B3"/>
    <w:rsid w:val="007913DE"/>
    <w:rsid w:val="007919F6"/>
    <w:rsid w:val="007920BE"/>
    <w:rsid w:val="007931B4"/>
    <w:rsid w:val="00794DFB"/>
    <w:rsid w:val="007956F6"/>
    <w:rsid w:val="00795E7D"/>
    <w:rsid w:val="007A1964"/>
    <w:rsid w:val="007A2AD7"/>
    <w:rsid w:val="007A3E04"/>
    <w:rsid w:val="007A50A3"/>
    <w:rsid w:val="007A565A"/>
    <w:rsid w:val="007A5A43"/>
    <w:rsid w:val="007A5BB9"/>
    <w:rsid w:val="007A5F53"/>
    <w:rsid w:val="007A7F5D"/>
    <w:rsid w:val="007B0CE1"/>
    <w:rsid w:val="007B1C8B"/>
    <w:rsid w:val="007B252E"/>
    <w:rsid w:val="007B3994"/>
    <w:rsid w:val="007B59D7"/>
    <w:rsid w:val="007B5A05"/>
    <w:rsid w:val="007B785B"/>
    <w:rsid w:val="007C0133"/>
    <w:rsid w:val="007C040C"/>
    <w:rsid w:val="007C2924"/>
    <w:rsid w:val="007C5E05"/>
    <w:rsid w:val="007C6916"/>
    <w:rsid w:val="007C7FB6"/>
    <w:rsid w:val="007D13AA"/>
    <w:rsid w:val="007D1B15"/>
    <w:rsid w:val="007D4BCC"/>
    <w:rsid w:val="007D51DD"/>
    <w:rsid w:val="007D627E"/>
    <w:rsid w:val="007D738D"/>
    <w:rsid w:val="007D7433"/>
    <w:rsid w:val="007D78CC"/>
    <w:rsid w:val="007D7B69"/>
    <w:rsid w:val="007E19CE"/>
    <w:rsid w:val="007E1F05"/>
    <w:rsid w:val="007E2A98"/>
    <w:rsid w:val="007F0B7E"/>
    <w:rsid w:val="007F2A67"/>
    <w:rsid w:val="007F3295"/>
    <w:rsid w:val="007F49C7"/>
    <w:rsid w:val="007F4E99"/>
    <w:rsid w:val="007F6ECA"/>
    <w:rsid w:val="007F7D70"/>
    <w:rsid w:val="008007AD"/>
    <w:rsid w:val="00800EBB"/>
    <w:rsid w:val="008014F8"/>
    <w:rsid w:val="008022E3"/>
    <w:rsid w:val="00805316"/>
    <w:rsid w:val="0080534D"/>
    <w:rsid w:val="00805C8A"/>
    <w:rsid w:val="00805EE5"/>
    <w:rsid w:val="00806074"/>
    <w:rsid w:val="008060CB"/>
    <w:rsid w:val="00807269"/>
    <w:rsid w:val="008078AB"/>
    <w:rsid w:val="008116C1"/>
    <w:rsid w:val="008122C4"/>
    <w:rsid w:val="00812D6C"/>
    <w:rsid w:val="00813214"/>
    <w:rsid w:val="008135A4"/>
    <w:rsid w:val="00813C98"/>
    <w:rsid w:val="00813CCD"/>
    <w:rsid w:val="00814684"/>
    <w:rsid w:val="008150FD"/>
    <w:rsid w:val="0081544B"/>
    <w:rsid w:val="0081634B"/>
    <w:rsid w:val="00817660"/>
    <w:rsid w:val="00817D08"/>
    <w:rsid w:val="00820616"/>
    <w:rsid w:val="00825106"/>
    <w:rsid w:val="00825111"/>
    <w:rsid w:val="0082622A"/>
    <w:rsid w:val="00827351"/>
    <w:rsid w:val="0083031B"/>
    <w:rsid w:val="0083081D"/>
    <w:rsid w:val="00830C2E"/>
    <w:rsid w:val="00831224"/>
    <w:rsid w:val="00832917"/>
    <w:rsid w:val="00832C17"/>
    <w:rsid w:val="00832E1D"/>
    <w:rsid w:val="008347D5"/>
    <w:rsid w:val="008353C1"/>
    <w:rsid w:val="00835BDC"/>
    <w:rsid w:val="00836433"/>
    <w:rsid w:val="00837E57"/>
    <w:rsid w:val="00840A5C"/>
    <w:rsid w:val="0084101B"/>
    <w:rsid w:val="00845219"/>
    <w:rsid w:val="008467B0"/>
    <w:rsid w:val="008467E0"/>
    <w:rsid w:val="0084749E"/>
    <w:rsid w:val="00847EE6"/>
    <w:rsid w:val="00851102"/>
    <w:rsid w:val="00851508"/>
    <w:rsid w:val="008523FC"/>
    <w:rsid w:val="008529DF"/>
    <w:rsid w:val="008537BF"/>
    <w:rsid w:val="00853961"/>
    <w:rsid w:val="00853C3C"/>
    <w:rsid w:val="00853F12"/>
    <w:rsid w:val="0085744E"/>
    <w:rsid w:val="008574D2"/>
    <w:rsid w:val="00861F32"/>
    <w:rsid w:val="00862321"/>
    <w:rsid w:val="008624A5"/>
    <w:rsid w:val="00862BCE"/>
    <w:rsid w:val="008635D1"/>
    <w:rsid w:val="00871853"/>
    <w:rsid w:val="008734D3"/>
    <w:rsid w:val="00873F61"/>
    <w:rsid w:val="00875015"/>
    <w:rsid w:val="008757F7"/>
    <w:rsid w:val="00875D8E"/>
    <w:rsid w:val="00877DCB"/>
    <w:rsid w:val="008802E4"/>
    <w:rsid w:val="008822BA"/>
    <w:rsid w:val="00884F3A"/>
    <w:rsid w:val="0088521E"/>
    <w:rsid w:val="008853A1"/>
    <w:rsid w:val="00886294"/>
    <w:rsid w:val="0088647D"/>
    <w:rsid w:val="008868CD"/>
    <w:rsid w:val="008902C0"/>
    <w:rsid w:val="00892AB5"/>
    <w:rsid w:val="00892DCE"/>
    <w:rsid w:val="0089309D"/>
    <w:rsid w:val="008935FF"/>
    <w:rsid w:val="008965D3"/>
    <w:rsid w:val="008973F9"/>
    <w:rsid w:val="00897519"/>
    <w:rsid w:val="0089787E"/>
    <w:rsid w:val="00897AC0"/>
    <w:rsid w:val="008A03BE"/>
    <w:rsid w:val="008A2B99"/>
    <w:rsid w:val="008A2D9E"/>
    <w:rsid w:val="008A337E"/>
    <w:rsid w:val="008A3480"/>
    <w:rsid w:val="008A437A"/>
    <w:rsid w:val="008A489E"/>
    <w:rsid w:val="008A4DDA"/>
    <w:rsid w:val="008A554A"/>
    <w:rsid w:val="008A64A6"/>
    <w:rsid w:val="008A6C72"/>
    <w:rsid w:val="008A6E31"/>
    <w:rsid w:val="008A7C18"/>
    <w:rsid w:val="008B1522"/>
    <w:rsid w:val="008B1E46"/>
    <w:rsid w:val="008B33DD"/>
    <w:rsid w:val="008B3567"/>
    <w:rsid w:val="008B40DB"/>
    <w:rsid w:val="008B7210"/>
    <w:rsid w:val="008C0BFA"/>
    <w:rsid w:val="008C11E5"/>
    <w:rsid w:val="008C2710"/>
    <w:rsid w:val="008C383C"/>
    <w:rsid w:val="008C3E2D"/>
    <w:rsid w:val="008C4D64"/>
    <w:rsid w:val="008C5CC5"/>
    <w:rsid w:val="008C5E9D"/>
    <w:rsid w:val="008C63B9"/>
    <w:rsid w:val="008C6A7C"/>
    <w:rsid w:val="008C6DD8"/>
    <w:rsid w:val="008C748C"/>
    <w:rsid w:val="008D1B58"/>
    <w:rsid w:val="008D2FCC"/>
    <w:rsid w:val="008D5866"/>
    <w:rsid w:val="008D6D75"/>
    <w:rsid w:val="008D76D9"/>
    <w:rsid w:val="008E0081"/>
    <w:rsid w:val="008E08B4"/>
    <w:rsid w:val="008E288A"/>
    <w:rsid w:val="008E297E"/>
    <w:rsid w:val="008E2C89"/>
    <w:rsid w:val="008E494A"/>
    <w:rsid w:val="008E63D1"/>
    <w:rsid w:val="008E70FE"/>
    <w:rsid w:val="008E7560"/>
    <w:rsid w:val="008E7D2D"/>
    <w:rsid w:val="008F4101"/>
    <w:rsid w:val="008F4CB8"/>
    <w:rsid w:val="008F51CD"/>
    <w:rsid w:val="008F5AF8"/>
    <w:rsid w:val="00900DC9"/>
    <w:rsid w:val="00900FE0"/>
    <w:rsid w:val="009026A0"/>
    <w:rsid w:val="00903E40"/>
    <w:rsid w:val="0090412B"/>
    <w:rsid w:val="0090481A"/>
    <w:rsid w:val="00905B74"/>
    <w:rsid w:val="00906543"/>
    <w:rsid w:val="009067D4"/>
    <w:rsid w:val="009068D4"/>
    <w:rsid w:val="00906B49"/>
    <w:rsid w:val="00906C91"/>
    <w:rsid w:val="00906FAA"/>
    <w:rsid w:val="00907787"/>
    <w:rsid w:val="00910219"/>
    <w:rsid w:val="00910FB1"/>
    <w:rsid w:val="00911037"/>
    <w:rsid w:val="00912A6F"/>
    <w:rsid w:val="00913B45"/>
    <w:rsid w:val="0091489F"/>
    <w:rsid w:val="00914979"/>
    <w:rsid w:val="00914FF7"/>
    <w:rsid w:val="00920DEE"/>
    <w:rsid w:val="00921A2F"/>
    <w:rsid w:val="00922D46"/>
    <w:rsid w:val="009244F1"/>
    <w:rsid w:val="00924C48"/>
    <w:rsid w:val="00924E6B"/>
    <w:rsid w:val="00926453"/>
    <w:rsid w:val="00930448"/>
    <w:rsid w:val="00930FA7"/>
    <w:rsid w:val="009318FF"/>
    <w:rsid w:val="00932119"/>
    <w:rsid w:val="0093241C"/>
    <w:rsid w:val="00933450"/>
    <w:rsid w:val="00935AC4"/>
    <w:rsid w:val="00936CB5"/>
    <w:rsid w:val="009372D6"/>
    <w:rsid w:val="0094045D"/>
    <w:rsid w:val="009405EB"/>
    <w:rsid w:val="0094095F"/>
    <w:rsid w:val="009416F2"/>
    <w:rsid w:val="00943CE3"/>
    <w:rsid w:val="00943D04"/>
    <w:rsid w:val="00943EFA"/>
    <w:rsid w:val="00945DA5"/>
    <w:rsid w:val="009476A7"/>
    <w:rsid w:val="00947BCA"/>
    <w:rsid w:val="0095011D"/>
    <w:rsid w:val="0095223E"/>
    <w:rsid w:val="009526EA"/>
    <w:rsid w:val="009555C7"/>
    <w:rsid w:val="00956210"/>
    <w:rsid w:val="009563CA"/>
    <w:rsid w:val="0095786C"/>
    <w:rsid w:val="0096010B"/>
    <w:rsid w:val="009615E9"/>
    <w:rsid w:val="00963F86"/>
    <w:rsid w:val="0096561E"/>
    <w:rsid w:val="00965CBF"/>
    <w:rsid w:val="00965D54"/>
    <w:rsid w:val="00966C02"/>
    <w:rsid w:val="00967111"/>
    <w:rsid w:val="009708D7"/>
    <w:rsid w:val="009727C2"/>
    <w:rsid w:val="00976395"/>
    <w:rsid w:val="00980A36"/>
    <w:rsid w:val="00982C04"/>
    <w:rsid w:val="009843BB"/>
    <w:rsid w:val="009846C0"/>
    <w:rsid w:val="009852D5"/>
    <w:rsid w:val="00992563"/>
    <w:rsid w:val="00992A7F"/>
    <w:rsid w:val="009936C5"/>
    <w:rsid w:val="00994487"/>
    <w:rsid w:val="009949B3"/>
    <w:rsid w:val="00994E5F"/>
    <w:rsid w:val="00995C06"/>
    <w:rsid w:val="00997810"/>
    <w:rsid w:val="009A1E1B"/>
    <w:rsid w:val="009A2491"/>
    <w:rsid w:val="009A61C8"/>
    <w:rsid w:val="009A692A"/>
    <w:rsid w:val="009A6996"/>
    <w:rsid w:val="009B00FF"/>
    <w:rsid w:val="009B07B3"/>
    <w:rsid w:val="009B1FE8"/>
    <w:rsid w:val="009B329E"/>
    <w:rsid w:val="009B36E7"/>
    <w:rsid w:val="009C09AC"/>
    <w:rsid w:val="009C0AFC"/>
    <w:rsid w:val="009C1D0D"/>
    <w:rsid w:val="009C3B44"/>
    <w:rsid w:val="009C4514"/>
    <w:rsid w:val="009C6630"/>
    <w:rsid w:val="009C667E"/>
    <w:rsid w:val="009D1B97"/>
    <w:rsid w:val="009D1C21"/>
    <w:rsid w:val="009D2A52"/>
    <w:rsid w:val="009D3268"/>
    <w:rsid w:val="009D330E"/>
    <w:rsid w:val="009D42B0"/>
    <w:rsid w:val="009D6884"/>
    <w:rsid w:val="009D6D77"/>
    <w:rsid w:val="009D7030"/>
    <w:rsid w:val="009D7B9A"/>
    <w:rsid w:val="009E19BB"/>
    <w:rsid w:val="009E7D5A"/>
    <w:rsid w:val="009F04B1"/>
    <w:rsid w:val="009F2497"/>
    <w:rsid w:val="009F51DC"/>
    <w:rsid w:val="009F7B33"/>
    <w:rsid w:val="00A0082F"/>
    <w:rsid w:val="00A00975"/>
    <w:rsid w:val="00A01D04"/>
    <w:rsid w:val="00A02CA3"/>
    <w:rsid w:val="00A03699"/>
    <w:rsid w:val="00A05A55"/>
    <w:rsid w:val="00A05D65"/>
    <w:rsid w:val="00A07F72"/>
    <w:rsid w:val="00A104C5"/>
    <w:rsid w:val="00A123E0"/>
    <w:rsid w:val="00A12872"/>
    <w:rsid w:val="00A130E8"/>
    <w:rsid w:val="00A13CC1"/>
    <w:rsid w:val="00A13D0E"/>
    <w:rsid w:val="00A141A6"/>
    <w:rsid w:val="00A1464C"/>
    <w:rsid w:val="00A14F58"/>
    <w:rsid w:val="00A16E0F"/>
    <w:rsid w:val="00A201ED"/>
    <w:rsid w:val="00A21375"/>
    <w:rsid w:val="00A23B93"/>
    <w:rsid w:val="00A25FA3"/>
    <w:rsid w:val="00A26CE4"/>
    <w:rsid w:val="00A3056C"/>
    <w:rsid w:val="00A30F92"/>
    <w:rsid w:val="00A31AB6"/>
    <w:rsid w:val="00A31FD6"/>
    <w:rsid w:val="00A32636"/>
    <w:rsid w:val="00A3547D"/>
    <w:rsid w:val="00A35DB7"/>
    <w:rsid w:val="00A37F4D"/>
    <w:rsid w:val="00A37FCF"/>
    <w:rsid w:val="00A4054D"/>
    <w:rsid w:val="00A4081A"/>
    <w:rsid w:val="00A44F3C"/>
    <w:rsid w:val="00A4722A"/>
    <w:rsid w:val="00A51929"/>
    <w:rsid w:val="00A54AD8"/>
    <w:rsid w:val="00A61420"/>
    <w:rsid w:val="00A633F1"/>
    <w:rsid w:val="00A647EE"/>
    <w:rsid w:val="00A64ED0"/>
    <w:rsid w:val="00A661D5"/>
    <w:rsid w:val="00A66A84"/>
    <w:rsid w:val="00A672BF"/>
    <w:rsid w:val="00A67842"/>
    <w:rsid w:val="00A67C3F"/>
    <w:rsid w:val="00A7148F"/>
    <w:rsid w:val="00A720B1"/>
    <w:rsid w:val="00A7275C"/>
    <w:rsid w:val="00A72A82"/>
    <w:rsid w:val="00A72D6D"/>
    <w:rsid w:val="00A72E99"/>
    <w:rsid w:val="00A74C61"/>
    <w:rsid w:val="00A757D8"/>
    <w:rsid w:val="00A76746"/>
    <w:rsid w:val="00A76D5A"/>
    <w:rsid w:val="00A77514"/>
    <w:rsid w:val="00A82D13"/>
    <w:rsid w:val="00A83BD7"/>
    <w:rsid w:val="00A84A85"/>
    <w:rsid w:val="00A85245"/>
    <w:rsid w:val="00A85F0C"/>
    <w:rsid w:val="00A8673E"/>
    <w:rsid w:val="00A86775"/>
    <w:rsid w:val="00A86B03"/>
    <w:rsid w:val="00A870A3"/>
    <w:rsid w:val="00A92DA2"/>
    <w:rsid w:val="00A9350A"/>
    <w:rsid w:val="00A93DB8"/>
    <w:rsid w:val="00A941DB"/>
    <w:rsid w:val="00A948F4"/>
    <w:rsid w:val="00A952D8"/>
    <w:rsid w:val="00A953D1"/>
    <w:rsid w:val="00A96322"/>
    <w:rsid w:val="00A96710"/>
    <w:rsid w:val="00A97E2B"/>
    <w:rsid w:val="00AA0AE7"/>
    <w:rsid w:val="00AA10D6"/>
    <w:rsid w:val="00AA54F4"/>
    <w:rsid w:val="00AA6B13"/>
    <w:rsid w:val="00AA73AF"/>
    <w:rsid w:val="00AB0F1C"/>
    <w:rsid w:val="00AB13EC"/>
    <w:rsid w:val="00AB15A5"/>
    <w:rsid w:val="00AB204C"/>
    <w:rsid w:val="00AB274C"/>
    <w:rsid w:val="00AB2C6E"/>
    <w:rsid w:val="00AB2C75"/>
    <w:rsid w:val="00AB4A8D"/>
    <w:rsid w:val="00AB5259"/>
    <w:rsid w:val="00AB6B2D"/>
    <w:rsid w:val="00AB725E"/>
    <w:rsid w:val="00AB7DE1"/>
    <w:rsid w:val="00AC0FA5"/>
    <w:rsid w:val="00AC3A8A"/>
    <w:rsid w:val="00AC564C"/>
    <w:rsid w:val="00AC5EB6"/>
    <w:rsid w:val="00AD0C30"/>
    <w:rsid w:val="00AD352B"/>
    <w:rsid w:val="00AD3885"/>
    <w:rsid w:val="00AD6060"/>
    <w:rsid w:val="00AD6A37"/>
    <w:rsid w:val="00AE16E7"/>
    <w:rsid w:val="00AE2897"/>
    <w:rsid w:val="00AE355E"/>
    <w:rsid w:val="00AE4850"/>
    <w:rsid w:val="00AE7D87"/>
    <w:rsid w:val="00AF0FAE"/>
    <w:rsid w:val="00AF22A1"/>
    <w:rsid w:val="00AF2730"/>
    <w:rsid w:val="00AF299C"/>
    <w:rsid w:val="00AF338D"/>
    <w:rsid w:val="00AF4396"/>
    <w:rsid w:val="00AF50AA"/>
    <w:rsid w:val="00AF5A2A"/>
    <w:rsid w:val="00AF5BC8"/>
    <w:rsid w:val="00AF5CDB"/>
    <w:rsid w:val="00B014CF"/>
    <w:rsid w:val="00B0343E"/>
    <w:rsid w:val="00B04C6D"/>
    <w:rsid w:val="00B053A5"/>
    <w:rsid w:val="00B05982"/>
    <w:rsid w:val="00B05F7C"/>
    <w:rsid w:val="00B0645B"/>
    <w:rsid w:val="00B06DFC"/>
    <w:rsid w:val="00B07FE9"/>
    <w:rsid w:val="00B10F24"/>
    <w:rsid w:val="00B1466F"/>
    <w:rsid w:val="00B154FE"/>
    <w:rsid w:val="00B159DD"/>
    <w:rsid w:val="00B17D0F"/>
    <w:rsid w:val="00B208F2"/>
    <w:rsid w:val="00B20BD2"/>
    <w:rsid w:val="00B2226D"/>
    <w:rsid w:val="00B241F3"/>
    <w:rsid w:val="00B25EC0"/>
    <w:rsid w:val="00B26405"/>
    <w:rsid w:val="00B276BC"/>
    <w:rsid w:val="00B27E00"/>
    <w:rsid w:val="00B30575"/>
    <w:rsid w:val="00B30EB1"/>
    <w:rsid w:val="00B3210D"/>
    <w:rsid w:val="00B3368B"/>
    <w:rsid w:val="00B3453D"/>
    <w:rsid w:val="00B3535C"/>
    <w:rsid w:val="00B3633D"/>
    <w:rsid w:val="00B367CC"/>
    <w:rsid w:val="00B375D0"/>
    <w:rsid w:val="00B41419"/>
    <w:rsid w:val="00B41425"/>
    <w:rsid w:val="00B41ED5"/>
    <w:rsid w:val="00B434DC"/>
    <w:rsid w:val="00B45959"/>
    <w:rsid w:val="00B46D70"/>
    <w:rsid w:val="00B47130"/>
    <w:rsid w:val="00B4793E"/>
    <w:rsid w:val="00B503E6"/>
    <w:rsid w:val="00B52115"/>
    <w:rsid w:val="00B54073"/>
    <w:rsid w:val="00B541C3"/>
    <w:rsid w:val="00B55D77"/>
    <w:rsid w:val="00B560D0"/>
    <w:rsid w:val="00B56900"/>
    <w:rsid w:val="00B607A9"/>
    <w:rsid w:val="00B61931"/>
    <w:rsid w:val="00B62D26"/>
    <w:rsid w:val="00B64354"/>
    <w:rsid w:val="00B64757"/>
    <w:rsid w:val="00B64CC2"/>
    <w:rsid w:val="00B64D9D"/>
    <w:rsid w:val="00B6539E"/>
    <w:rsid w:val="00B66BC0"/>
    <w:rsid w:val="00B7052C"/>
    <w:rsid w:val="00B708D1"/>
    <w:rsid w:val="00B70D51"/>
    <w:rsid w:val="00B71AAC"/>
    <w:rsid w:val="00B72E37"/>
    <w:rsid w:val="00B7731E"/>
    <w:rsid w:val="00B806B8"/>
    <w:rsid w:val="00B82877"/>
    <w:rsid w:val="00B82D47"/>
    <w:rsid w:val="00B837BB"/>
    <w:rsid w:val="00B83835"/>
    <w:rsid w:val="00B8563F"/>
    <w:rsid w:val="00B869DE"/>
    <w:rsid w:val="00B90A51"/>
    <w:rsid w:val="00B917FB"/>
    <w:rsid w:val="00B919BE"/>
    <w:rsid w:val="00B93EC2"/>
    <w:rsid w:val="00B957A4"/>
    <w:rsid w:val="00B9631C"/>
    <w:rsid w:val="00B96660"/>
    <w:rsid w:val="00BA0115"/>
    <w:rsid w:val="00BA0927"/>
    <w:rsid w:val="00BA1007"/>
    <w:rsid w:val="00BA1AD0"/>
    <w:rsid w:val="00BA3BD3"/>
    <w:rsid w:val="00BA42F1"/>
    <w:rsid w:val="00BA48EC"/>
    <w:rsid w:val="00BA4A34"/>
    <w:rsid w:val="00BA5F2F"/>
    <w:rsid w:val="00BA61AA"/>
    <w:rsid w:val="00BA64C0"/>
    <w:rsid w:val="00BB00F4"/>
    <w:rsid w:val="00BB0D18"/>
    <w:rsid w:val="00BB0E9A"/>
    <w:rsid w:val="00BB1FA0"/>
    <w:rsid w:val="00BB254F"/>
    <w:rsid w:val="00BB37DA"/>
    <w:rsid w:val="00BB7413"/>
    <w:rsid w:val="00BC1BD0"/>
    <w:rsid w:val="00BC3897"/>
    <w:rsid w:val="00BC38C5"/>
    <w:rsid w:val="00BC4ADF"/>
    <w:rsid w:val="00BC6242"/>
    <w:rsid w:val="00BD184E"/>
    <w:rsid w:val="00BD428E"/>
    <w:rsid w:val="00BD66FC"/>
    <w:rsid w:val="00BD6899"/>
    <w:rsid w:val="00BD7841"/>
    <w:rsid w:val="00BD791C"/>
    <w:rsid w:val="00BD7BFF"/>
    <w:rsid w:val="00BD7EDA"/>
    <w:rsid w:val="00BE161A"/>
    <w:rsid w:val="00BE1FEA"/>
    <w:rsid w:val="00BE2C40"/>
    <w:rsid w:val="00BE3C04"/>
    <w:rsid w:val="00BE52B6"/>
    <w:rsid w:val="00BE7C5B"/>
    <w:rsid w:val="00BF003D"/>
    <w:rsid w:val="00BF0308"/>
    <w:rsid w:val="00BF2274"/>
    <w:rsid w:val="00BF2F60"/>
    <w:rsid w:val="00BF346C"/>
    <w:rsid w:val="00BF3FF3"/>
    <w:rsid w:val="00BF5E6B"/>
    <w:rsid w:val="00BF7D24"/>
    <w:rsid w:val="00C0047C"/>
    <w:rsid w:val="00C00C35"/>
    <w:rsid w:val="00C00D93"/>
    <w:rsid w:val="00C012B0"/>
    <w:rsid w:val="00C01752"/>
    <w:rsid w:val="00C01BEA"/>
    <w:rsid w:val="00C030F5"/>
    <w:rsid w:val="00C04111"/>
    <w:rsid w:val="00C04874"/>
    <w:rsid w:val="00C053D1"/>
    <w:rsid w:val="00C05924"/>
    <w:rsid w:val="00C05A93"/>
    <w:rsid w:val="00C06522"/>
    <w:rsid w:val="00C06ECB"/>
    <w:rsid w:val="00C072FC"/>
    <w:rsid w:val="00C10A66"/>
    <w:rsid w:val="00C112A8"/>
    <w:rsid w:val="00C11652"/>
    <w:rsid w:val="00C125CC"/>
    <w:rsid w:val="00C137A2"/>
    <w:rsid w:val="00C14935"/>
    <w:rsid w:val="00C164AD"/>
    <w:rsid w:val="00C16CDB"/>
    <w:rsid w:val="00C20678"/>
    <w:rsid w:val="00C2126D"/>
    <w:rsid w:val="00C22089"/>
    <w:rsid w:val="00C23DB0"/>
    <w:rsid w:val="00C27BB1"/>
    <w:rsid w:val="00C30637"/>
    <w:rsid w:val="00C30E20"/>
    <w:rsid w:val="00C31529"/>
    <w:rsid w:val="00C32FD3"/>
    <w:rsid w:val="00C34D23"/>
    <w:rsid w:val="00C34EBB"/>
    <w:rsid w:val="00C353EF"/>
    <w:rsid w:val="00C356F8"/>
    <w:rsid w:val="00C358A6"/>
    <w:rsid w:val="00C35FDF"/>
    <w:rsid w:val="00C36329"/>
    <w:rsid w:val="00C36F2C"/>
    <w:rsid w:val="00C379B6"/>
    <w:rsid w:val="00C41723"/>
    <w:rsid w:val="00C423E5"/>
    <w:rsid w:val="00C42C3F"/>
    <w:rsid w:val="00C43432"/>
    <w:rsid w:val="00C436F2"/>
    <w:rsid w:val="00C446B8"/>
    <w:rsid w:val="00C517E2"/>
    <w:rsid w:val="00C53A9F"/>
    <w:rsid w:val="00C54E26"/>
    <w:rsid w:val="00C56B1E"/>
    <w:rsid w:val="00C577E4"/>
    <w:rsid w:val="00C60448"/>
    <w:rsid w:val="00C60A5D"/>
    <w:rsid w:val="00C61250"/>
    <w:rsid w:val="00C61BA9"/>
    <w:rsid w:val="00C623FC"/>
    <w:rsid w:val="00C62419"/>
    <w:rsid w:val="00C62B08"/>
    <w:rsid w:val="00C64A22"/>
    <w:rsid w:val="00C66170"/>
    <w:rsid w:val="00C665A2"/>
    <w:rsid w:val="00C665D2"/>
    <w:rsid w:val="00C666FA"/>
    <w:rsid w:val="00C67DF1"/>
    <w:rsid w:val="00C7049B"/>
    <w:rsid w:val="00C72894"/>
    <w:rsid w:val="00C729F3"/>
    <w:rsid w:val="00C745DF"/>
    <w:rsid w:val="00C74CAF"/>
    <w:rsid w:val="00C7540E"/>
    <w:rsid w:val="00C75E16"/>
    <w:rsid w:val="00C76C5E"/>
    <w:rsid w:val="00C76CB0"/>
    <w:rsid w:val="00C82C29"/>
    <w:rsid w:val="00C82D2D"/>
    <w:rsid w:val="00C85BA0"/>
    <w:rsid w:val="00C85E87"/>
    <w:rsid w:val="00C86848"/>
    <w:rsid w:val="00C86AF2"/>
    <w:rsid w:val="00C87653"/>
    <w:rsid w:val="00C91A01"/>
    <w:rsid w:val="00C91DE4"/>
    <w:rsid w:val="00C926C6"/>
    <w:rsid w:val="00C9293B"/>
    <w:rsid w:val="00C929E6"/>
    <w:rsid w:val="00C94DF8"/>
    <w:rsid w:val="00C95230"/>
    <w:rsid w:val="00C95CD9"/>
    <w:rsid w:val="00C962F1"/>
    <w:rsid w:val="00C97011"/>
    <w:rsid w:val="00C976F5"/>
    <w:rsid w:val="00CA024A"/>
    <w:rsid w:val="00CA119A"/>
    <w:rsid w:val="00CA1F3C"/>
    <w:rsid w:val="00CA25A1"/>
    <w:rsid w:val="00CA2CC9"/>
    <w:rsid w:val="00CA386E"/>
    <w:rsid w:val="00CA426D"/>
    <w:rsid w:val="00CA5091"/>
    <w:rsid w:val="00CA5F21"/>
    <w:rsid w:val="00CA6662"/>
    <w:rsid w:val="00CA68D8"/>
    <w:rsid w:val="00CA6C4B"/>
    <w:rsid w:val="00CA7D80"/>
    <w:rsid w:val="00CA7FE6"/>
    <w:rsid w:val="00CB137B"/>
    <w:rsid w:val="00CB55CA"/>
    <w:rsid w:val="00CB56C2"/>
    <w:rsid w:val="00CB56DE"/>
    <w:rsid w:val="00CB5919"/>
    <w:rsid w:val="00CB7278"/>
    <w:rsid w:val="00CB7C0E"/>
    <w:rsid w:val="00CB7F9A"/>
    <w:rsid w:val="00CC256A"/>
    <w:rsid w:val="00CC2733"/>
    <w:rsid w:val="00CC46D4"/>
    <w:rsid w:val="00CC49D2"/>
    <w:rsid w:val="00CC5931"/>
    <w:rsid w:val="00CC5989"/>
    <w:rsid w:val="00CC5F14"/>
    <w:rsid w:val="00CC7609"/>
    <w:rsid w:val="00CC7B72"/>
    <w:rsid w:val="00CD0265"/>
    <w:rsid w:val="00CD0831"/>
    <w:rsid w:val="00CD08B6"/>
    <w:rsid w:val="00CD4DB5"/>
    <w:rsid w:val="00CD4F33"/>
    <w:rsid w:val="00CD51CD"/>
    <w:rsid w:val="00CD57EF"/>
    <w:rsid w:val="00CD59A6"/>
    <w:rsid w:val="00CD6726"/>
    <w:rsid w:val="00CD67FA"/>
    <w:rsid w:val="00CD7356"/>
    <w:rsid w:val="00CD7AD8"/>
    <w:rsid w:val="00CE08DA"/>
    <w:rsid w:val="00CE1066"/>
    <w:rsid w:val="00CE2C48"/>
    <w:rsid w:val="00CE3A2C"/>
    <w:rsid w:val="00CE3C9F"/>
    <w:rsid w:val="00CE438E"/>
    <w:rsid w:val="00CE6203"/>
    <w:rsid w:val="00CE6C7A"/>
    <w:rsid w:val="00CF0755"/>
    <w:rsid w:val="00CF1649"/>
    <w:rsid w:val="00CF3401"/>
    <w:rsid w:val="00CF40E4"/>
    <w:rsid w:val="00CF5F50"/>
    <w:rsid w:val="00CF5FA0"/>
    <w:rsid w:val="00CF67AF"/>
    <w:rsid w:val="00CF6BA4"/>
    <w:rsid w:val="00CF7DD1"/>
    <w:rsid w:val="00D0054F"/>
    <w:rsid w:val="00D0287B"/>
    <w:rsid w:val="00D03097"/>
    <w:rsid w:val="00D03498"/>
    <w:rsid w:val="00D03691"/>
    <w:rsid w:val="00D03F90"/>
    <w:rsid w:val="00D06720"/>
    <w:rsid w:val="00D06F3A"/>
    <w:rsid w:val="00D10FE9"/>
    <w:rsid w:val="00D113C1"/>
    <w:rsid w:val="00D11CED"/>
    <w:rsid w:val="00D14549"/>
    <w:rsid w:val="00D1562E"/>
    <w:rsid w:val="00D17D69"/>
    <w:rsid w:val="00D20521"/>
    <w:rsid w:val="00D2078B"/>
    <w:rsid w:val="00D23624"/>
    <w:rsid w:val="00D26C28"/>
    <w:rsid w:val="00D277A3"/>
    <w:rsid w:val="00D27E5B"/>
    <w:rsid w:val="00D31975"/>
    <w:rsid w:val="00D32827"/>
    <w:rsid w:val="00D328E2"/>
    <w:rsid w:val="00D32DB1"/>
    <w:rsid w:val="00D32EDE"/>
    <w:rsid w:val="00D32FE0"/>
    <w:rsid w:val="00D35D60"/>
    <w:rsid w:val="00D361D7"/>
    <w:rsid w:val="00D37ABD"/>
    <w:rsid w:val="00D4112F"/>
    <w:rsid w:val="00D41A6C"/>
    <w:rsid w:val="00D43846"/>
    <w:rsid w:val="00D43C79"/>
    <w:rsid w:val="00D44FC9"/>
    <w:rsid w:val="00D4546A"/>
    <w:rsid w:val="00D454E5"/>
    <w:rsid w:val="00D50568"/>
    <w:rsid w:val="00D5079A"/>
    <w:rsid w:val="00D518EE"/>
    <w:rsid w:val="00D51C9F"/>
    <w:rsid w:val="00D5219D"/>
    <w:rsid w:val="00D53916"/>
    <w:rsid w:val="00D539DF"/>
    <w:rsid w:val="00D54198"/>
    <w:rsid w:val="00D556CF"/>
    <w:rsid w:val="00D55F02"/>
    <w:rsid w:val="00D5618C"/>
    <w:rsid w:val="00D564F4"/>
    <w:rsid w:val="00D61C16"/>
    <w:rsid w:val="00D63656"/>
    <w:rsid w:val="00D64363"/>
    <w:rsid w:val="00D65671"/>
    <w:rsid w:val="00D65D27"/>
    <w:rsid w:val="00D66D62"/>
    <w:rsid w:val="00D66DD1"/>
    <w:rsid w:val="00D67520"/>
    <w:rsid w:val="00D6761A"/>
    <w:rsid w:val="00D67C5A"/>
    <w:rsid w:val="00D70751"/>
    <w:rsid w:val="00D714A2"/>
    <w:rsid w:val="00D71851"/>
    <w:rsid w:val="00D71C4B"/>
    <w:rsid w:val="00D72495"/>
    <w:rsid w:val="00D72A8C"/>
    <w:rsid w:val="00D73391"/>
    <w:rsid w:val="00D73793"/>
    <w:rsid w:val="00D76C29"/>
    <w:rsid w:val="00D76D3D"/>
    <w:rsid w:val="00D76F9E"/>
    <w:rsid w:val="00D802E0"/>
    <w:rsid w:val="00D818D3"/>
    <w:rsid w:val="00D839B0"/>
    <w:rsid w:val="00D84870"/>
    <w:rsid w:val="00D8599A"/>
    <w:rsid w:val="00D8606A"/>
    <w:rsid w:val="00D87113"/>
    <w:rsid w:val="00D9580F"/>
    <w:rsid w:val="00DA351A"/>
    <w:rsid w:val="00DA3D27"/>
    <w:rsid w:val="00DA609E"/>
    <w:rsid w:val="00DB00B1"/>
    <w:rsid w:val="00DB00BD"/>
    <w:rsid w:val="00DB07B8"/>
    <w:rsid w:val="00DB0EE0"/>
    <w:rsid w:val="00DB1FE8"/>
    <w:rsid w:val="00DB2DE2"/>
    <w:rsid w:val="00DB4AD0"/>
    <w:rsid w:val="00DB4EDE"/>
    <w:rsid w:val="00DB5827"/>
    <w:rsid w:val="00DB68C7"/>
    <w:rsid w:val="00DC0B11"/>
    <w:rsid w:val="00DC0EA4"/>
    <w:rsid w:val="00DC1F9B"/>
    <w:rsid w:val="00DC21C9"/>
    <w:rsid w:val="00DC2339"/>
    <w:rsid w:val="00DC308E"/>
    <w:rsid w:val="00DC3C8A"/>
    <w:rsid w:val="00DC42C6"/>
    <w:rsid w:val="00DC50AB"/>
    <w:rsid w:val="00DC5236"/>
    <w:rsid w:val="00DC65A4"/>
    <w:rsid w:val="00DC7CCD"/>
    <w:rsid w:val="00DC7D88"/>
    <w:rsid w:val="00DD2310"/>
    <w:rsid w:val="00DD3889"/>
    <w:rsid w:val="00DD3EBB"/>
    <w:rsid w:val="00DD5896"/>
    <w:rsid w:val="00DD6890"/>
    <w:rsid w:val="00DE0040"/>
    <w:rsid w:val="00DE13EA"/>
    <w:rsid w:val="00DE2753"/>
    <w:rsid w:val="00DE3B0A"/>
    <w:rsid w:val="00DE4413"/>
    <w:rsid w:val="00DE5112"/>
    <w:rsid w:val="00DE58B8"/>
    <w:rsid w:val="00DE64C3"/>
    <w:rsid w:val="00DE6765"/>
    <w:rsid w:val="00DE755B"/>
    <w:rsid w:val="00DE7DCE"/>
    <w:rsid w:val="00DF19A4"/>
    <w:rsid w:val="00DF3783"/>
    <w:rsid w:val="00DF570F"/>
    <w:rsid w:val="00DF5BC7"/>
    <w:rsid w:val="00DF5FBC"/>
    <w:rsid w:val="00DF72AA"/>
    <w:rsid w:val="00DF75EA"/>
    <w:rsid w:val="00DF7CB7"/>
    <w:rsid w:val="00E011B9"/>
    <w:rsid w:val="00E0167D"/>
    <w:rsid w:val="00E01FE3"/>
    <w:rsid w:val="00E04573"/>
    <w:rsid w:val="00E05310"/>
    <w:rsid w:val="00E06C87"/>
    <w:rsid w:val="00E10EB6"/>
    <w:rsid w:val="00E10F7E"/>
    <w:rsid w:val="00E115CC"/>
    <w:rsid w:val="00E11E5E"/>
    <w:rsid w:val="00E13623"/>
    <w:rsid w:val="00E1571E"/>
    <w:rsid w:val="00E1735D"/>
    <w:rsid w:val="00E20AFC"/>
    <w:rsid w:val="00E21927"/>
    <w:rsid w:val="00E21DAA"/>
    <w:rsid w:val="00E21EF1"/>
    <w:rsid w:val="00E22DB0"/>
    <w:rsid w:val="00E26C91"/>
    <w:rsid w:val="00E274AA"/>
    <w:rsid w:val="00E30F3C"/>
    <w:rsid w:val="00E318D6"/>
    <w:rsid w:val="00E332B0"/>
    <w:rsid w:val="00E419A0"/>
    <w:rsid w:val="00E421F3"/>
    <w:rsid w:val="00E4523E"/>
    <w:rsid w:val="00E45FA9"/>
    <w:rsid w:val="00E506D9"/>
    <w:rsid w:val="00E51114"/>
    <w:rsid w:val="00E51CB9"/>
    <w:rsid w:val="00E53AAF"/>
    <w:rsid w:val="00E53BA9"/>
    <w:rsid w:val="00E54773"/>
    <w:rsid w:val="00E54A4C"/>
    <w:rsid w:val="00E55E0C"/>
    <w:rsid w:val="00E55F2C"/>
    <w:rsid w:val="00E560F0"/>
    <w:rsid w:val="00E6077A"/>
    <w:rsid w:val="00E61145"/>
    <w:rsid w:val="00E61656"/>
    <w:rsid w:val="00E6187B"/>
    <w:rsid w:val="00E61964"/>
    <w:rsid w:val="00E61FC0"/>
    <w:rsid w:val="00E62ECE"/>
    <w:rsid w:val="00E631FA"/>
    <w:rsid w:val="00E63968"/>
    <w:rsid w:val="00E650AF"/>
    <w:rsid w:val="00E652D9"/>
    <w:rsid w:val="00E65C2C"/>
    <w:rsid w:val="00E67513"/>
    <w:rsid w:val="00E675F2"/>
    <w:rsid w:val="00E67795"/>
    <w:rsid w:val="00E67FD7"/>
    <w:rsid w:val="00E708E3"/>
    <w:rsid w:val="00E70BE4"/>
    <w:rsid w:val="00E70E8C"/>
    <w:rsid w:val="00E72858"/>
    <w:rsid w:val="00E76947"/>
    <w:rsid w:val="00E76BCF"/>
    <w:rsid w:val="00E802EA"/>
    <w:rsid w:val="00E80A1D"/>
    <w:rsid w:val="00E80C6C"/>
    <w:rsid w:val="00E84F8F"/>
    <w:rsid w:val="00E85490"/>
    <w:rsid w:val="00E8693F"/>
    <w:rsid w:val="00E90DD6"/>
    <w:rsid w:val="00E91194"/>
    <w:rsid w:val="00E9244D"/>
    <w:rsid w:val="00E926C1"/>
    <w:rsid w:val="00E929F5"/>
    <w:rsid w:val="00E94EA7"/>
    <w:rsid w:val="00E951FC"/>
    <w:rsid w:val="00E953C5"/>
    <w:rsid w:val="00E95537"/>
    <w:rsid w:val="00E95A6A"/>
    <w:rsid w:val="00E9677D"/>
    <w:rsid w:val="00E97C6D"/>
    <w:rsid w:val="00EA1013"/>
    <w:rsid w:val="00EA1889"/>
    <w:rsid w:val="00EA1DD4"/>
    <w:rsid w:val="00EA5D03"/>
    <w:rsid w:val="00EA61E7"/>
    <w:rsid w:val="00EA6657"/>
    <w:rsid w:val="00EA7827"/>
    <w:rsid w:val="00EA7AC2"/>
    <w:rsid w:val="00EA7D2A"/>
    <w:rsid w:val="00EB23BC"/>
    <w:rsid w:val="00EB2582"/>
    <w:rsid w:val="00EB2D1A"/>
    <w:rsid w:val="00EB2D34"/>
    <w:rsid w:val="00EB54F6"/>
    <w:rsid w:val="00EC0446"/>
    <w:rsid w:val="00EC0525"/>
    <w:rsid w:val="00EC0EE2"/>
    <w:rsid w:val="00EC1E24"/>
    <w:rsid w:val="00EC1E37"/>
    <w:rsid w:val="00EC3E19"/>
    <w:rsid w:val="00EC4260"/>
    <w:rsid w:val="00EC4FFC"/>
    <w:rsid w:val="00EC5B49"/>
    <w:rsid w:val="00EC61A9"/>
    <w:rsid w:val="00EC63F0"/>
    <w:rsid w:val="00EC657E"/>
    <w:rsid w:val="00EC75F6"/>
    <w:rsid w:val="00EC76E6"/>
    <w:rsid w:val="00EC7D92"/>
    <w:rsid w:val="00ED00FE"/>
    <w:rsid w:val="00ED1E54"/>
    <w:rsid w:val="00ED25CC"/>
    <w:rsid w:val="00ED4984"/>
    <w:rsid w:val="00ED5257"/>
    <w:rsid w:val="00ED572C"/>
    <w:rsid w:val="00ED6AF2"/>
    <w:rsid w:val="00ED7FA7"/>
    <w:rsid w:val="00EE1A10"/>
    <w:rsid w:val="00EE28D5"/>
    <w:rsid w:val="00EE3807"/>
    <w:rsid w:val="00EE387D"/>
    <w:rsid w:val="00EE5E94"/>
    <w:rsid w:val="00EE6652"/>
    <w:rsid w:val="00EE79EF"/>
    <w:rsid w:val="00EF04DB"/>
    <w:rsid w:val="00EF0D6E"/>
    <w:rsid w:val="00EF6C94"/>
    <w:rsid w:val="00EF6FF6"/>
    <w:rsid w:val="00EF72BF"/>
    <w:rsid w:val="00F01187"/>
    <w:rsid w:val="00F043DF"/>
    <w:rsid w:val="00F048FF"/>
    <w:rsid w:val="00F04AA0"/>
    <w:rsid w:val="00F05AC1"/>
    <w:rsid w:val="00F078EC"/>
    <w:rsid w:val="00F07DB0"/>
    <w:rsid w:val="00F12355"/>
    <w:rsid w:val="00F13A32"/>
    <w:rsid w:val="00F14331"/>
    <w:rsid w:val="00F162AF"/>
    <w:rsid w:val="00F1767C"/>
    <w:rsid w:val="00F17F2F"/>
    <w:rsid w:val="00F204C2"/>
    <w:rsid w:val="00F206C6"/>
    <w:rsid w:val="00F2072F"/>
    <w:rsid w:val="00F21290"/>
    <w:rsid w:val="00F21360"/>
    <w:rsid w:val="00F21E64"/>
    <w:rsid w:val="00F228D4"/>
    <w:rsid w:val="00F22E09"/>
    <w:rsid w:val="00F2361D"/>
    <w:rsid w:val="00F240AB"/>
    <w:rsid w:val="00F24485"/>
    <w:rsid w:val="00F251BF"/>
    <w:rsid w:val="00F255CB"/>
    <w:rsid w:val="00F277DC"/>
    <w:rsid w:val="00F27E80"/>
    <w:rsid w:val="00F30389"/>
    <w:rsid w:val="00F308F0"/>
    <w:rsid w:val="00F30DA4"/>
    <w:rsid w:val="00F31B00"/>
    <w:rsid w:val="00F31E25"/>
    <w:rsid w:val="00F31EDF"/>
    <w:rsid w:val="00F329EA"/>
    <w:rsid w:val="00F32A00"/>
    <w:rsid w:val="00F339C7"/>
    <w:rsid w:val="00F34111"/>
    <w:rsid w:val="00F36094"/>
    <w:rsid w:val="00F36251"/>
    <w:rsid w:val="00F36970"/>
    <w:rsid w:val="00F37192"/>
    <w:rsid w:val="00F37A9E"/>
    <w:rsid w:val="00F41419"/>
    <w:rsid w:val="00F41820"/>
    <w:rsid w:val="00F437FF"/>
    <w:rsid w:val="00F4424C"/>
    <w:rsid w:val="00F44DC7"/>
    <w:rsid w:val="00F45B47"/>
    <w:rsid w:val="00F45DF1"/>
    <w:rsid w:val="00F46762"/>
    <w:rsid w:val="00F4727D"/>
    <w:rsid w:val="00F47B92"/>
    <w:rsid w:val="00F50375"/>
    <w:rsid w:val="00F5139D"/>
    <w:rsid w:val="00F521EB"/>
    <w:rsid w:val="00F54688"/>
    <w:rsid w:val="00F54C3F"/>
    <w:rsid w:val="00F57549"/>
    <w:rsid w:val="00F62124"/>
    <w:rsid w:val="00F631A7"/>
    <w:rsid w:val="00F638E1"/>
    <w:rsid w:val="00F65020"/>
    <w:rsid w:val="00F65ABC"/>
    <w:rsid w:val="00F66335"/>
    <w:rsid w:val="00F66741"/>
    <w:rsid w:val="00F7040E"/>
    <w:rsid w:val="00F71215"/>
    <w:rsid w:val="00F72263"/>
    <w:rsid w:val="00F72A7C"/>
    <w:rsid w:val="00F73630"/>
    <w:rsid w:val="00F74E4D"/>
    <w:rsid w:val="00F76716"/>
    <w:rsid w:val="00F767B2"/>
    <w:rsid w:val="00F81128"/>
    <w:rsid w:val="00F820BC"/>
    <w:rsid w:val="00F84BAD"/>
    <w:rsid w:val="00F8546A"/>
    <w:rsid w:val="00F85704"/>
    <w:rsid w:val="00F8572B"/>
    <w:rsid w:val="00F9150E"/>
    <w:rsid w:val="00F9210D"/>
    <w:rsid w:val="00F921A5"/>
    <w:rsid w:val="00F93DDE"/>
    <w:rsid w:val="00F955EA"/>
    <w:rsid w:val="00F95CA7"/>
    <w:rsid w:val="00F96C0D"/>
    <w:rsid w:val="00F974F5"/>
    <w:rsid w:val="00FA11F4"/>
    <w:rsid w:val="00FA16F6"/>
    <w:rsid w:val="00FA1726"/>
    <w:rsid w:val="00FA2AF8"/>
    <w:rsid w:val="00FA33A4"/>
    <w:rsid w:val="00FA34AC"/>
    <w:rsid w:val="00FA3C3C"/>
    <w:rsid w:val="00FA3C84"/>
    <w:rsid w:val="00FA3E5D"/>
    <w:rsid w:val="00FB01BC"/>
    <w:rsid w:val="00FB056C"/>
    <w:rsid w:val="00FB0D35"/>
    <w:rsid w:val="00FB1ACA"/>
    <w:rsid w:val="00FB3049"/>
    <w:rsid w:val="00FB4530"/>
    <w:rsid w:val="00FB63C4"/>
    <w:rsid w:val="00FB76AA"/>
    <w:rsid w:val="00FC090B"/>
    <w:rsid w:val="00FC2B7F"/>
    <w:rsid w:val="00FC2E47"/>
    <w:rsid w:val="00FC3AEE"/>
    <w:rsid w:val="00FC3E8A"/>
    <w:rsid w:val="00FC45AB"/>
    <w:rsid w:val="00FC6088"/>
    <w:rsid w:val="00FC6BB7"/>
    <w:rsid w:val="00FC6C7E"/>
    <w:rsid w:val="00FC6D41"/>
    <w:rsid w:val="00FC7061"/>
    <w:rsid w:val="00FD069A"/>
    <w:rsid w:val="00FD0F1B"/>
    <w:rsid w:val="00FD1B5E"/>
    <w:rsid w:val="00FD25D6"/>
    <w:rsid w:val="00FD3A92"/>
    <w:rsid w:val="00FD441E"/>
    <w:rsid w:val="00FD49CF"/>
    <w:rsid w:val="00FD543E"/>
    <w:rsid w:val="00FD6D71"/>
    <w:rsid w:val="00FD75CE"/>
    <w:rsid w:val="00FE0E73"/>
    <w:rsid w:val="00FE155C"/>
    <w:rsid w:val="00FE1E2E"/>
    <w:rsid w:val="00FE3E0F"/>
    <w:rsid w:val="00FE42A2"/>
    <w:rsid w:val="00FE5BFB"/>
    <w:rsid w:val="00FE6008"/>
    <w:rsid w:val="00FE6405"/>
    <w:rsid w:val="00FE6A80"/>
    <w:rsid w:val="00FE6D7A"/>
    <w:rsid w:val="00FE6D8A"/>
    <w:rsid w:val="00FE71F5"/>
    <w:rsid w:val="00FF364A"/>
    <w:rsid w:val="00FF4073"/>
    <w:rsid w:val="00FF6E12"/>
    <w:rsid w:val="00FF72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18178CDB"/>
  <w15:docId w15:val="{18B88543-D635-FE40-861F-A5081CD275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es-MX" w:eastAsia="es-MX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508A6"/>
    <w:rPr>
      <w:rFonts w:ascii="Times New Roman" w:eastAsia="Times New Roman" w:hAnsi="Times New Roman"/>
      <w:sz w:val="24"/>
      <w:szCs w:val="24"/>
      <w:lang w:eastAsia="es-ES_tradnl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Hipervnculo">
    <w:name w:val="Hyperlink"/>
    <w:uiPriority w:val="99"/>
    <w:unhideWhenUsed/>
    <w:rsid w:val="00F9150E"/>
    <w:rPr>
      <w:color w:val="0000FF"/>
      <w:u w:val="single"/>
    </w:rPr>
  </w:style>
  <w:style w:type="character" w:styleId="nfasis">
    <w:name w:val="Emphasis"/>
    <w:uiPriority w:val="20"/>
    <w:qFormat/>
    <w:rsid w:val="00F9150E"/>
    <w:rPr>
      <w:i/>
      <w:iCs/>
    </w:rPr>
  </w:style>
  <w:style w:type="paragraph" w:styleId="Textoindependiente">
    <w:name w:val="Body Text"/>
    <w:basedOn w:val="Normal"/>
    <w:link w:val="TextoindependienteCar"/>
    <w:semiHidden/>
    <w:rsid w:val="00F9150E"/>
    <w:pPr>
      <w:widowControl w:val="0"/>
      <w:autoSpaceDE w:val="0"/>
      <w:autoSpaceDN w:val="0"/>
      <w:spacing w:line="480" w:lineRule="auto"/>
      <w:jc w:val="both"/>
    </w:pPr>
    <w:rPr>
      <w:szCs w:val="28"/>
      <w:lang w:val="es-ES_tradnl" w:eastAsia="es-ES"/>
    </w:rPr>
  </w:style>
  <w:style w:type="character" w:customStyle="1" w:styleId="TextoindependienteCar">
    <w:name w:val="Texto independiente Car"/>
    <w:link w:val="Textoindependiente"/>
    <w:semiHidden/>
    <w:rsid w:val="00F9150E"/>
    <w:rPr>
      <w:rFonts w:ascii="Times New Roman" w:eastAsia="Times New Roman" w:hAnsi="Times New Roman" w:cs="Times New Roman"/>
      <w:sz w:val="24"/>
      <w:szCs w:val="28"/>
      <w:lang w:val="es-ES_tradnl" w:eastAsia="es-ES"/>
    </w:rPr>
  </w:style>
  <w:style w:type="character" w:customStyle="1" w:styleId="hps">
    <w:name w:val="hps"/>
    <w:basedOn w:val="Fuentedeprrafopredeter"/>
    <w:rsid w:val="00F9150E"/>
  </w:style>
  <w:style w:type="paragraph" w:customStyle="1" w:styleId="Listavistosa-nfasis11">
    <w:name w:val="Lista vistosa - Énfasis 11"/>
    <w:basedOn w:val="Normal"/>
    <w:uiPriority w:val="34"/>
    <w:qFormat/>
    <w:rsid w:val="00FF72EC"/>
    <w:pPr>
      <w:spacing w:after="200" w:line="276" w:lineRule="auto"/>
      <w:ind w:left="720"/>
      <w:contextualSpacing/>
    </w:pPr>
    <w:rPr>
      <w:rFonts w:ascii="Calibri" w:hAnsi="Calibri"/>
      <w:sz w:val="22"/>
      <w:szCs w:val="22"/>
      <w:lang w:eastAsia="ja-JP"/>
    </w:rPr>
  </w:style>
  <w:style w:type="paragraph" w:customStyle="1" w:styleId="EndNoteBibliographyTitle">
    <w:name w:val="EndNote Bibliography Title"/>
    <w:basedOn w:val="Normal"/>
    <w:link w:val="EndNoteBibliographyTitleCar"/>
    <w:rsid w:val="002B30AA"/>
    <w:pPr>
      <w:spacing w:line="276" w:lineRule="auto"/>
      <w:jc w:val="center"/>
    </w:pPr>
    <w:rPr>
      <w:rFonts w:ascii="Calibri" w:hAnsi="Calibri" w:cs="Calibri"/>
      <w:noProof/>
      <w:sz w:val="22"/>
      <w:szCs w:val="22"/>
      <w:lang w:eastAsia="ja-JP"/>
    </w:rPr>
  </w:style>
  <w:style w:type="character" w:customStyle="1" w:styleId="EndNoteBibliographyTitleCar">
    <w:name w:val="EndNote Bibliography Title Car"/>
    <w:link w:val="EndNoteBibliographyTitle"/>
    <w:rsid w:val="002B30AA"/>
    <w:rPr>
      <w:rFonts w:eastAsia="Times New Roman" w:cs="Calibri"/>
      <w:noProof/>
      <w:sz w:val="22"/>
      <w:szCs w:val="22"/>
      <w:lang w:val="es-MX" w:eastAsia="ja-JP"/>
    </w:rPr>
  </w:style>
  <w:style w:type="paragraph" w:customStyle="1" w:styleId="EndNoteBibliography">
    <w:name w:val="EndNote Bibliography"/>
    <w:basedOn w:val="Normal"/>
    <w:link w:val="EndNoteBibliographyCar"/>
    <w:rsid w:val="002B30AA"/>
    <w:pPr>
      <w:spacing w:after="200"/>
    </w:pPr>
    <w:rPr>
      <w:rFonts w:ascii="Calibri" w:hAnsi="Calibri" w:cs="Calibri"/>
      <w:noProof/>
      <w:sz w:val="22"/>
      <w:szCs w:val="22"/>
      <w:lang w:eastAsia="ja-JP"/>
    </w:rPr>
  </w:style>
  <w:style w:type="character" w:customStyle="1" w:styleId="EndNoteBibliographyCar">
    <w:name w:val="EndNote Bibliography Car"/>
    <w:link w:val="EndNoteBibliography"/>
    <w:rsid w:val="002B30AA"/>
    <w:rPr>
      <w:rFonts w:eastAsia="Times New Roman" w:cs="Calibri"/>
      <w:noProof/>
      <w:sz w:val="22"/>
      <w:szCs w:val="22"/>
      <w:lang w:val="es-MX" w:eastAsia="ja-JP"/>
    </w:rPr>
  </w:style>
  <w:style w:type="character" w:customStyle="1" w:styleId="apple-converted-space">
    <w:name w:val="apple-converted-space"/>
    <w:basedOn w:val="Fuentedeprrafopredeter"/>
    <w:rsid w:val="000C5C65"/>
  </w:style>
  <w:style w:type="paragraph" w:customStyle="1" w:styleId="Pa10">
    <w:name w:val="Pa10"/>
    <w:basedOn w:val="Normal"/>
    <w:next w:val="Normal"/>
    <w:uiPriority w:val="99"/>
    <w:rsid w:val="00475AD4"/>
    <w:pPr>
      <w:autoSpaceDE w:val="0"/>
      <w:autoSpaceDN w:val="0"/>
      <w:adjustRightInd w:val="0"/>
      <w:spacing w:line="201" w:lineRule="atLeast"/>
    </w:pPr>
    <w:rPr>
      <w:rFonts w:ascii="AGaramond" w:eastAsia="Calibri" w:hAnsi="AGaramond"/>
      <w:lang w:eastAsia="en-US"/>
    </w:rPr>
  </w:style>
  <w:style w:type="character" w:customStyle="1" w:styleId="A7">
    <w:name w:val="A7"/>
    <w:uiPriority w:val="99"/>
    <w:rsid w:val="00475AD4"/>
    <w:rPr>
      <w:rFonts w:ascii="Garamond Premr Pro" w:hAnsi="Garamond Premr Pro" w:cs="Garamond Premr Pro"/>
      <w:color w:val="211D1E"/>
      <w:sz w:val="14"/>
      <w:szCs w:val="14"/>
    </w:rPr>
  </w:style>
  <w:style w:type="paragraph" w:customStyle="1" w:styleId="Default">
    <w:name w:val="Default"/>
    <w:rsid w:val="00475AD4"/>
    <w:pPr>
      <w:autoSpaceDE w:val="0"/>
      <w:autoSpaceDN w:val="0"/>
      <w:adjustRightInd w:val="0"/>
    </w:pPr>
    <w:rPr>
      <w:rFonts w:ascii="AGaramond" w:hAnsi="AGaramond" w:cs="AGaramond"/>
      <w:color w:val="000000"/>
      <w:sz w:val="24"/>
      <w:szCs w:val="24"/>
      <w:lang w:eastAsia="en-US"/>
    </w:rPr>
  </w:style>
  <w:style w:type="paragraph" w:customStyle="1" w:styleId="Pa6">
    <w:name w:val="Pa6"/>
    <w:basedOn w:val="Default"/>
    <w:next w:val="Default"/>
    <w:uiPriority w:val="99"/>
    <w:rsid w:val="00475AD4"/>
    <w:pPr>
      <w:spacing w:line="201" w:lineRule="atLeast"/>
    </w:pPr>
    <w:rPr>
      <w:rFonts w:cs="Times New Roman"/>
      <w:color w:val="auto"/>
    </w:rPr>
  </w:style>
  <w:style w:type="character" w:customStyle="1" w:styleId="A4">
    <w:name w:val="A4"/>
    <w:uiPriority w:val="99"/>
    <w:rsid w:val="00475AD4"/>
    <w:rPr>
      <w:rFonts w:ascii="Myriad Pro" w:hAnsi="Myriad Pro" w:cs="Myriad Pro"/>
      <w:b/>
      <w:bCs/>
      <w:color w:val="001537"/>
      <w:sz w:val="22"/>
      <w:szCs w:val="22"/>
    </w:rPr>
  </w:style>
  <w:style w:type="character" w:customStyle="1" w:styleId="A9">
    <w:name w:val="A9"/>
    <w:uiPriority w:val="99"/>
    <w:rsid w:val="00475AD4"/>
    <w:rPr>
      <w:rFonts w:ascii="Frutiger 47LightCn" w:hAnsi="Frutiger 47LightCn" w:cs="Frutiger 47LightCn"/>
      <w:color w:val="001537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384A21"/>
    <w:pPr>
      <w:spacing w:before="100" w:beforeAutospacing="1" w:after="100" w:afterAutospacing="1"/>
    </w:pPr>
    <w:rPr>
      <w:lang w:eastAsia="es-MX"/>
    </w:rPr>
  </w:style>
  <w:style w:type="table" w:styleId="Tablaconcuadrcula">
    <w:name w:val="Table Grid"/>
    <w:basedOn w:val="Tablanormal"/>
    <w:uiPriority w:val="59"/>
    <w:rsid w:val="0090654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Refdecomentario">
    <w:name w:val="annotation reference"/>
    <w:uiPriority w:val="99"/>
    <w:semiHidden/>
    <w:unhideWhenUsed/>
    <w:rsid w:val="00C353EF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styleId="Textocomentario">
    <w:name w:val="annotation text"/>
    <w:basedOn w:val="Normal"/>
    <w:link w:val="TextocomentarioCar"/>
    <w:uiPriority w:val="99"/>
    <w:unhideWhenUsed/>
    <w:rsid w:val="00C353EF"/>
    <w:pPr>
      <w:spacing w:after="200"/>
    </w:pPr>
    <w:rPr>
      <w:rFonts w:ascii="Tahoma" w:hAnsi="Tahoma" w:cs="Tahoma"/>
      <w:sz w:val="16"/>
      <w:szCs w:val="20"/>
      <w:lang w:val="en-US" w:eastAsia="ja-JP"/>
    </w:rPr>
  </w:style>
  <w:style w:type="character" w:customStyle="1" w:styleId="TextocomentarioCar">
    <w:name w:val="Texto comentario Car"/>
    <w:link w:val="Textocomentario"/>
    <w:uiPriority w:val="99"/>
    <w:rsid w:val="00C353EF"/>
    <w:rPr>
      <w:rFonts w:ascii="Tahoma" w:eastAsia="Times New Roman" w:hAnsi="Tahoma" w:cs="Tahoma"/>
      <w:sz w:val="16"/>
      <w:lang w:val="en-US" w:eastAsia="ja-JP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C353EF"/>
    <w:rPr>
      <w:b/>
      <w:bCs/>
    </w:rPr>
  </w:style>
  <w:style w:type="character" w:customStyle="1" w:styleId="AsuntodelcomentarioCar">
    <w:name w:val="Asunto del comentario Car"/>
    <w:link w:val="Asuntodelcomentario"/>
    <w:uiPriority w:val="99"/>
    <w:semiHidden/>
    <w:rsid w:val="00C353EF"/>
    <w:rPr>
      <w:rFonts w:ascii="Tahoma" w:eastAsia="Times New Roman" w:hAnsi="Tahoma" w:cs="Tahoma"/>
      <w:b/>
      <w:bCs/>
      <w:sz w:val="16"/>
      <w:lang w:val="en-US" w:eastAsia="ja-JP"/>
    </w:rPr>
  </w:style>
  <w:style w:type="paragraph" w:customStyle="1" w:styleId="Sombreadovistoso-nfasis11">
    <w:name w:val="Sombreado vistoso - Énfasis 11"/>
    <w:hidden/>
    <w:uiPriority w:val="99"/>
    <w:semiHidden/>
    <w:rsid w:val="00C353EF"/>
    <w:rPr>
      <w:rFonts w:eastAsia="Times New Roman"/>
      <w:sz w:val="22"/>
      <w:szCs w:val="22"/>
      <w:lang w:eastAsia="ja-JP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C353EF"/>
    <w:rPr>
      <w:rFonts w:ascii="Tahoma" w:hAnsi="Tahoma" w:cs="Tahoma"/>
      <w:sz w:val="16"/>
      <w:szCs w:val="18"/>
      <w:lang w:val="en-US"/>
    </w:rPr>
  </w:style>
  <w:style w:type="character" w:customStyle="1" w:styleId="TextodegloboCar">
    <w:name w:val="Texto de globo Car"/>
    <w:link w:val="Textodeglobo"/>
    <w:uiPriority w:val="99"/>
    <w:semiHidden/>
    <w:rsid w:val="00C353EF"/>
    <w:rPr>
      <w:rFonts w:ascii="Tahoma" w:eastAsia="Times New Roman" w:hAnsi="Tahoma" w:cs="Tahoma"/>
      <w:sz w:val="16"/>
      <w:szCs w:val="18"/>
      <w:lang w:val="en-US" w:eastAsia="es-ES_tradnl"/>
    </w:rPr>
  </w:style>
  <w:style w:type="table" w:customStyle="1" w:styleId="Tablanormal51">
    <w:name w:val="Tabla normal 51"/>
    <w:basedOn w:val="Tablanormal"/>
    <w:uiPriority w:val="45"/>
    <w:rsid w:val="002753FE"/>
    <w:tblPr>
      <w:tblStyleRowBandSize w:val="1"/>
      <w:tblStyleColBandSize w:val="1"/>
    </w:tblPr>
    <w:tblStylePr w:type="firstRow">
      <w:rPr>
        <w:rFonts w:ascii="PMingLiU" w:eastAsia="Times New Roman" w:hAnsi="PMingLiU" w:cs="Times New Roman"/>
        <w:i/>
        <w:iCs/>
        <w:sz w:val="26"/>
      </w:rPr>
      <w:tblPr/>
      <w:tcPr>
        <w:tcBorders>
          <w:bottom w:val="single" w:sz="4" w:space="0" w:color="7F7F7F"/>
        </w:tcBorders>
        <w:shd w:val="clear" w:color="auto" w:fill="FFFFFF"/>
      </w:tcPr>
    </w:tblStylePr>
    <w:tblStylePr w:type="lastRow">
      <w:rPr>
        <w:rFonts w:ascii="PMingLiU" w:eastAsia="Times New Roman" w:hAnsi="PMingLiU" w:cs="Times New Roman"/>
        <w:i/>
        <w:iCs/>
        <w:sz w:val="26"/>
      </w:rPr>
      <w:tblPr/>
      <w:tcPr>
        <w:tcBorders>
          <w:top w:val="single" w:sz="4" w:space="0" w:color="7F7F7F"/>
        </w:tcBorders>
        <w:shd w:val="clear" w:color="auto" w:fill="FFFFFF"/>
      </w:tcPr>
    </w:tblStylePr>
    <w:tblStylePr w:type="firstCol">
      <w:pPr>
        <w:jc w:val="right"/>
      </w:pPr>
      <w:rPr>
        <w:rFonts w:ascii="PMingLiU" w:eastAsia="Times New Roman" w:hAnsi="PMingLiU" w:cs="Times New Roman"/>
        <w:i/>
        <w:iCs/>
        <w:sz w:val="26"/>
      </w:rPr>
      <w:tblPr/>
      <w:tcPr>
        <w:tcBorders>
          <w:right w:val="single" w:sz="4" w:space="0" w:color="7F7F7F"/>
        </w:tcBorders>
        <w:shd w:val="clear" w:color="auto" w:fill="FFFFFF"/>
      </w:tcPr>
    </w:tblStylePr>
    <w:tblStylePr w:type="lastCol">
      <w:rPr>
        <w:rFonts w:ascii="PMingLiU" w:eastAsia="Times New Roman" w:hAnsi="PMingLiU" w:cs="Times New Roman"/>
        <w:i/>
        <w:iCs/>
        <w:sz w:val="26"/>
      </w:rPr>
      <w:tblPr/>
      <w:tcPr>
        <w:tcBorders>
          <w:left w:val="single" w:sz="4" w:space="0" w:color="7F7F7F"/>
        </w:tcBorders>
        <w:shd w:val="clear" w:color="auto" w:fill="FFFFFF"/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Tabladecuadrcula6concolores1">
    <w:name w:val="Tabla de cuadrícula 6 con colores1"/>
    <w:basedOn w:val="Tablanormal"/>
    <w:uiPriority w:val="51"/>
    <w:rsid w:val="002753FE"/>
    <w:rPr>
      <w:color w:val="000000"/>
    </w:rPr>
    <w:tblPr>
      <w:tblStyleRowBandSize w:val="1"/>
      <w:tblStyleColBandSize w:val="1"/>
      <w:tblBorders>
        <w:top w:val="single" w:sz="4" w:space="0" w:color="666666"/>
        <w:left w:val="single" w:sz="4" w:space="0" w:color="666666"/>
        <w:bottom w:val="single" w:sz="4" w:space="0" w:color="666666"/>
        <w:right w:val="single" w:sz="4" w:space="0" w:color="666666"/>
        <w:insideH w:val="single" w:sz="4" w:space="0" w:color="666666"/>
        <w:insideV w:val="single" w:sz="4" w:space="0" w:color="666666"/>
      </w:tblBorders>
    </w:tblPr>
    <w:tblStylePr w:type="firstRow">
      <w:rPr>
        <w:b/>
        <w:bCs/>
      </w:rPr>
      <w:tblPr/>
      <w:tcPr>
        <w:tcBorders>
          <w:bottom w:val="single" w:sz="12" w:space="0" w:color="666666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paragraph" w:styleId="Piedepgina">
    <w:name w:val="footer"/>
    <w:basedOn w:val="Normal"/>
    <w:link w:val="PiedepginaCar"/>
    <w:uiPriority w:val="99"/>
    <w:unhideWhenUsed/>
    <w:rsid w:val="007C2924"/>
    <w:pPr>
      <w:tabs>
        <w:tab w:val="center" w:pos="4419"/>
        <w:tab w:val="right" w:pos="8838"/>
      </w:tabs>
      <w:spacing w:after="200" w:line="276" w:lineRule="auto"/>
    </w:pPr>
    <w:rPr>
      <w:rFonts w:ascii="Calibri" w:hAnsi="Calibri"/>
      <w:sz w:val="22"/>
      <w:szCs w:val="22"/>
      <w:lang w:val="en-US" w:eastAsia="en-US"/>
    </w:rPr>
  </w:style>
  <w:style w:type="character" w:customStyle="1" w:styleId="PiedepginaCar">
    <w:name w:val="Pie de página Car"/>
    <w:link w:val="Piedepgina"/>
    <w:uiPriority w:val="99"/>
    <w:rsid w:val="007C2924"/>
    <w:rPr>
      <w:rFonts w:ascii="Calibri" w:eastAsia="Times New Roman" w:hAnsi="Calibri" w:cs="Times New Roman"/>
      <w:lang w:val="en-US"/>
    </w:rPr>
  </w:style>
  <w:style w:type="character" w:styleId="Nmerodelnea">
    <w:name w:val="line number"/>
    <w:basedOn w:val="Fuentedeprrafopredeter"/>
    <w:uiPriority w:val="99"/>
    <w:semiHidden/>
    <w:unhideWhenUsed/>
    <w:rsid w:val="007C2924"/>
  </w:style>
  <w:style w:type="character" w:customStyle="1" w:styleId="A13">
    <w:name w:val="A13"/>
    <w:uiPriority w:val="99"/>
    <w:rsid w:val="00A31FD6"/>
    <w:rPr>
      <w:rFonts w:cs="AGaramond"/>
      <w:color w:val="211D1E"/>
      <w:sz w:val="11"/>
      <w:szCs w:val="11"/>
    </w:rPr>
  </w:style>
  <w:style w:type="character" w:customStyle="1" w:styleId="A6">
    <w:name w:val="A6"/>
    <w:uiPriority w:val="99"/>
    <w:rsid w:val="000657E7"/>
    <w:rPr>
      <w:rFonts w:cs="Frutiger 55 Roman"/>
      <w:color w:val="000000"/>
      <w:sz w:val="12"/>
      <w:szCs w:val="12"/>
    </w:rPr>
  </w:style>
  <w:style w:type="paragraph" w:styleId="Prrafodelista">
    <w:name w:val="List Paragraph"/>
    <w:basedOn w:val="Normal"/>
    <w:uiPriority w:val="34"/>
    <w:qFormat/>
    <w:rsid w:val="00965CBF"/>
    <w:pPr>
      <w:spacing w:after="200" w:line="276" w:lineRule="auto"/>
      <w:ind w:left="720"/>
      <w:contextualSpacing/>
    </w:pPr>
    <w:rPr>
      <w:rFonts w:ascii="Calibri" w:hAnsi="Calibri"/>
      <w:sz w:val="22"/>
      <w:szCs w:val="22"/>
      <w:lang w:eastAsia="ja-JP"/>
    </w:rPr>
  </w:style>
  <w:style w:type="paragraph" w:styleId="Encabezado">
    <w:name w:val="header"/>
    <w:basedOn w:val="Normal"/>
    <w:link w:val="EncabezadoCar"/>
    <w:uiPriority w:val="99"/>
    <w:unhideWhenUsed/>
    <w:rsid w:val="007345E1"/>
    <w:pPr>
      <w:tabs>
        <w:tab w:val="center" w:pos="4419"/>
        <w:tab w:val="right" w:pos="8838"/>
      </w:tabs>
    </w:pPr>
    <w:rPr>
      <w:rFonts w:ascii="Calibri" w:hAnsi="Calibri"/>
      <w:sz w:val="22"/>
      <w:szCs w:val="22"/>
      <w:lang w:eastAsia="ja-JP"/>
    </w:rPr>
  </w:style>
  <w:style w:type="character" w:customStyle="1" w:styleId="EncabezadoCar">
    <w:name w:val="Encabezado Car"/>
    <w:basedOn w:val="Fuentedeprrafopredeter"/>
    <w:link w:val="Encabezado"/>
    <w:uiPriority w:val="99"/>
    <w:rsid w:val="007345E1"/>
    <w:rPr>
      <w:rFonts w:eastAsia="Times New Roman"/>
      <w:sz w:val="22"/>
      <w:szCs w:val="22"/>
      <w:lang w:eastAsia="ja-JP"/>
    </w:rPr>
  </w:style>
  <w:style w:type="table" w:customStyle="1" w:styleId="PlainTable21">
    <w:name w:val="Plain Table 21"/>
    <w:basedOn w:val="Tablanormal"/>
    <w:uiPriority w:val="42"/>
    <w:rsid w:val="00A64ED0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51">
    <w:name w:val="Plain Table 51"/>
    <w:basedOn w:val="Tablanormal"/>
    <w:uiPriority w:val="45"/>
    <w:rsid w:val="00A64ED0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Revisin">
    <w:name w:val="Revision"/>
    <w:hidden/>
    <w:uiPriority w:val="99"/>
    <w:semiHidden/>
    <w:rsid w:val="00204BF3"/>
    <w:rPr>
      <w:rFonts w:eastAsia="Times New Roman"/>
      <w:sz w:val="22"/>
      <w:szCs w:val="22"/>
      <w:lang w:eastAsia="ja-JP"/>
    </w:rPr>
  </w:style>
  <w:style w:type="character" w:customStyle="1" w:styleId="Mencinsinresolver1">
    <w:name w:val="Mención sin resolver1"/>
    <w:basedOn w:val="Fuentedeprrafopredeter"/>
    <w:uiPriority w:val="99"/>
    <w:semiHidden/>
    <w:unhideWhenUsed/>
    <w:rsid w:val="00EF0D6E"/>
    <w:rPr>
      <w:color w:val="605E5C"/>
      <w:shd w:val="clear" w:color="auto" w:fill="E1DFDD"/>
    </w:rPr>
  </w:style>
  <w:style w:type="character" w:styleId="Nmerodepgina">
    <w:name w:val="page number"/>
    <w:basedOn w:val="Fuentedeprrafopredeter"/>
    <w:uiPriority w:val="99"/>
    <w:semiHidden/>
    <w:unhideWhenUsed/>
    <w:rsid w:val="006E1942"/>
  </w:style>
  <w:style w:type="character" w:customStyle="1" w:styleId="Mencinsinresolver2">
    <w:name w:val="Mención sin resolver2"/>
    <w:basedOn w:val="Fuentedeprrafopredeter"/>
    <w:uiPriority w:val="99"/>
    <w:semiHidden/>
    <w:unhideWhenUsed/>
    <w:rsid w:val="005956C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733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06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67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22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598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471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65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802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560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232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503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248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123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78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245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98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03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836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93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967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74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221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28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150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4063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59037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7527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153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64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054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37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78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86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766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9EEDF83-830B-EA46-A54C-3E62B8F0125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5</TotalTime>
  <Pages>3</Pages>
  <Words>562</Words>
  <Characters>3093</Characters>
  <Application>Microsoft Office Word</Application>
  <DocSecurity>0</DocSecurity>
  <Lines>25</Lines>
  <Paragraphs>7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648</CharactersWithSpaces>
  <SharedDoc>false</SharedDoc>
  <HLinks>
    <vt:vector size="354" baseType="variant">
      <vt:variant>
        <vt:i4>4587531</vt:i4>
      </vt:variant>
      <vt:variant>
        <vt:i4>376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587531</vt:i4>
      </vt:variant>
      <vt:variant>
        <vt:i4>368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390968</vt:i4>
      </vt:variant>
      <vt:variant>
        <vt:i4>360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25432</vt:i4>
      </vt:variant>
      <vt:variant>
        <vt:i4>352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25433</vt:i4>
      </vt:variant>
      <vt:variant>
        <vt:i4>344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25437</vt:i4>
      </vt:variant>
      <vt:variant>
        <vt:i4>338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25438</vt:i4>
      </vt:variant>
      <vt:variant>
        <vt:i4>330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432</vt:i4>
      </vt:variant>
      <vt:variant>
        <vt:i4>322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25439</vt:i4>
      </vt:variant>
      <vt:variant>
        <vt:i4>314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432</vt:i4>
      </vt:variant>
      <vt:variant>
        <vt:i4>308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90972</vt:i4>
      </vt:variant>
      <vt:variant>
        <vt:i4>305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25433</vt:i4>
      </vt:variant>
      <vt:variant>
        <vt:i4>297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25434</vt:i4>
      </vt:variant>
      <vt:variant>
        <vt:i4>291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25435</vt:i4>
      </vt:variant>
      <vt:variant>
        <vt:i4>288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90962</vt:i4>
      </vt:variant>
      <vt:variant>
        <vt:i4>280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63</vt:i4>
      </vt:variant>
      <vt:variant>
        <vt:i4>277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521995</vt:i4>
      </vt:variant>
      <vt:variant>
        <vt:i4>269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261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72</vt:i4>
      </vt:variant>
      <vt:variant>
        <vt:i4>253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73</vt:i4>
      </vt:variant>
      <vt:variant>
        <vt:i4>250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72</vt:i4>
      </vt:variant>
      <vt:variant>
        <vt:i4>242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73</vt:i4>
      </vt:variant>
      <vt:variant>
        <vt:i4>234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74</vt:i4>
      </vt:variant>
      <vt:variant>
        <vt:i4>226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73</vt:i4>
      </vt:variant>
      <vt:variant>
        <vt:i4>220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74</vt:i4>
      </vt:variant>
      <vt:variant>
        <vt:i4>217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75</vt:i4>
      </vt:variant>
      <vt:variant>
        <vt:i4>209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784139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390968</vt:i4>
      </vt:variant>
      <vt:variant>
        <vt:i4>198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71</vt:i4>
      </vt:variant>
      <vt:variant>
        <vt:i4>190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2687038</vt:i4>
      </vt:variant>
      <vt:variant>
        <vt:i4>183</vt:i4>
      </vt:variant>
      <vt:variant>
        <vt:i4>0</vt:i4>
      </vt:variant>
      <vt:variant>
        <vt:i4>5</vt:i4>
      </vt:variant>
      <vt:variant>
        <vt:lpwstr>http://pubmlst.org</vt:lpwstr>
      </vt:variant>
      <vt:variant>
        <vt:lpwstr/>
      </vt:variant>
      <vt:variant>
        <vt:i4>5636146</vt:i4>
      </vt:variant>
      <vt:variant>
        <vt:i4>180</vt:i4>
      </vt:variant>
      <vt:variant>
        <vt:i4>0</vt:i4>
      </vt:variant>
      <vt:variant>
        <vt:i4>5</vt:i4>
      </vt:variant>
      <vt:variant>
        <vt:lpwstr>http://mlst.warwick.ac.uk</vt:lpwstr>
      </vt:variant>
      <vt:variant>
        <vt:lpwstr/>
      </vt:variant>
      <vt:variant>
        <vt:i4>5767171</vt:i4>
      </vt:variant>
      <vt:variant>
        <vt:i4>177</vt:i4>
      </vt:variant>
      <vt:variant>
        <vt:i4>0</vt:i4>
      </vt:variant>
      <vt:variant>
        <vt:i4>5</vt:i4>
      </vt:variant>
      <vt:variant>
        <vt:lpwstr>http://bigsdb.pasteur.fr</vt:lpwstr>
      </vt:variant>
      <vt:variant>
        <vt:lpwstr/>
      </vt:variant>
      <vt:variant>
        <vt:i4>4194354</vt:i4>
      </vt:variant>
      <vt:variant>
        <vt:i4>173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55</vt:i4>
      </vt:variant>
      <vt:variant>
        <vt:i4>167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64</vt:i4>
      </vt:variant>
      <vt:variant>
        <vt:i4>161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65</vt:i4>
      </vt:variant>
      <vt:variant>
        <vt:i4>153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66</vt:i4>
      </vt:variant>
      <vt:variant>
        <vt:i4>147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67</vt:i4>
      </vt:variant>
      <vt:variant>
        <vt:i4>141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63</vt:i4>
      </vt:variant>
      <vt:variant>
        <vt:i4>133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194361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62</vt:i4>
      </vt:variant>
      <vt:variant>
        <vt:i4>124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63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521995</vt:i4>
      </vt:variant>
      <vt:variant>
        <vt:i4>88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653067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25387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456459</vt:i4>
      </vt:variant>
      <vt:variant>
        <vt:i4>61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58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521995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521995</vt:i4>
      </vt:variant>
      <vt:variant>
        <vt:i4>42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90923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521995</vt:i4>
      </vt:variant>
      <vt:variant>
        <vt:i4>31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4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wner</dc:creator>
  <cp:lastModifiedBy>Usuario de Microsoft Office</cp:lastModifiedBy>
  <cp:revision>18</cp:revision>
  <cp:lastPrinted>2017-12-30T14:30:00Z</cp:lastPrinted>
  <dcterms:created xsi:type="dcterms:W3CDTF">2018-12-03T15:38:00Z</dcterms:created>
  <dcterms:modified xsi:type="dcterms:W3CDTF">2019-03-06T18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ce93dc61-99fb-3cab-ae7b-16d2bc3717ab</vt:lpwstr>
  </property>
  <property fmtid="{D5CDD505-2E9C-101B-9397-08002B2CF9AE}" pid="4" name="Mendeley Citation Style_1">
    <vt:lpwstr>http://www.zotero.org/styles/international-journal-of-infectious-diseases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clinical-investigation</vt:lpwstr>
  </property>
  <property fmtid="{D5CDD505-2E9C-101B-9397-08002B2CF9AE}" pid="14" name="Mendeley Recent Style Name 4_1">
    <vt:lpwstr>Clinical Investigation</vt:lpwstr>
  </property>
  <property fmtid="{D5CDD505-2E9C-101B-9397-08002B2CF9AE}" pid="15" name="Mendeley Recent Style Id 5_1">
    <vt:lpwstr>http://www.zotero.org/styles/diagnostic-microbiology-and-infectious-disease</vt:lpwstr>
  </property>
  <property fmtid="{D5CDD505-2E9C-101B-9397-08002B2CF9AE}" pid="16" name="Mendeley Recent Style Name 5_1">
    <vt:lpwstr>Diagnostic Microbiology &amp; Infectious Disease</vt:lpwstr>
  </property>
  <property fmtid="{D5CDD505-2E9C-101B-9397-08002B2CF9AE}" pid="17" name="Mendeley Recent Style Id 6_1">
    <vt:lpwstr>http://www.zotero.org/styles/international-journal-of-infectious-diseases</vt:lpwstr>
  </property>
  <property fmtid="{D5CDD505-2E9C-101B-9397-08002B2CF9AE}" pid="18" name="Mendeley Recent Style Name 6_1">
    <vt:lpwstr>International Journal of Infectious Diseases</vt:lpwstr>
  </property>
  <property fmtid="{D5CDD505-2E9C-101B-9397-08002B2CF9AE}" pid="19" name="Mendeley Recent Style Id 7_1">
    <vt:lpwstr>http://www.zotero.org/styles/national-library-of-medicine</vt:lpwstr>
  </property>
  <property fmtid="{D5CDD505-2E9C-101B-9397-08002B2CF9AE}" pid="20" name="Mendeley Recent Style Name 7_1">
    <vt:lpwstr>National Library of Medicine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  <property fmtid="{D5CDD505-2E9C-101B-9397-08002B2CF9AE}" pid="25" name="UseTimer">
    <vt:bool>false</vt:bool>
  </property>
  <property fmtid="{D5CDD505-2E9C-101B-9397-08002B2CF9AE}" pid="26" name="LastTick">
    <vt:r8>43437.4915393519</vt:r8>
  </property>
</Properties>
</file>